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5E8C59E" w:rsidR="00EA61B4" w:rsidRPr="003D7456" w:rsidRDefault="00000000" w:rsidP="00246B8C">
      <w:r w:rsidRPr="003D7456">
        <w:t>Reliability can be quantified in different ways but the most common metric by far is Cronbach’</w:t>
      </w:r>
      <w:ins w:id="4" w:author="Ian Hussey" w:date="2023-02-17T12:55:00Z">
        <w:r w:rsidR="00BB2845">
          <w:t xml:space="preserve">s </w:t>
        </w:r>
        <w:r w:rsidR="00BB2845" w:rsidRPr="00BB2845">
          <w:t>α</w:t>
        </w:r>
        <w:r w:rsidR="00BB2845" w:rsidRPr="00BB2845" w:rsidDel="00BB2845">
          <w:t xml:space="preserve"> </w:t>
        </w:r>
      </w:ins>
      <w:del w:id="5" w:author="Ian Hussey" w:date="2023-02-17T12:55:00Z">
        <w:r w:rsidRPr="003D7456" w:rsidDel="00BB2845">
          <w:delText xml:space="preserve">s </w:delText>
        </w:r>
      </w:del>
      <m:oMath>
        <m:r>
          <w:del w:id="6" w:author="Ian Hussey" w:date="2023-02-17T12:55:00Z">
            <w:rPr>
              <w:rFonts w:ascii="Cambria Math" w:hAnsi="Cambria Math"/>
            </w:rPr>
            <m:t>α</m:t>
          </w:del>
        </m:r>
      </m:oMath>
      <w:del w:id="7" w:author="Ian Hussey" w:date="2023-02-17T12:55:00Z">
        <w:r w:rsidRPr="003D7456" w:rsidDel="00BB2845">
          <w:delText xml:space="preserve"> </w:delText>
        </w:r>
      </w:del>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ins w:id="8" w:author="Ian Hussey" w:date="2023-02-17T12:55:00Z">
        <w:r w:rsidR="00BB2845">
          <w:t xml:space="preserve"> </w:t>
        </w:r>
        <w:r w:rsidR="00BB2845" w:rsidRPr="00BB2845">
          <w:t>α</w:t>
        </w:r>
      </w:ins>
      <w:del w:id="9" w:author="Ian Hussey" w:date="2023-02-17T12:55:00Z">
        <w:r w:rsidRPr="003D7456" w:rsidDel="00BB2845">
          <w:delText xml:space="preserve"> </w:delText>
        </w:r>
      </w:del>
      <m:oMath>
        <m:r>
          <w:del w:id="10" w:author="Ian Hussey" w:date="2023-02-17T12:55:00Z">
            <w:rPr>
              <w:rFonts w:ascii="Cambria Math" w:hAnsi="Cambria Math"/>
            </w:rPr>
            <m:t>α</m:t>
          </w:del>
        </m:r>
      </m:oMath>
      <w:ins w:id="11" w:author="Ian Hussey" w:date="2023-02-17T12:55:00Z">
        <w:r w:rsidR="00BB2845">
          <w:t xml:space="preserve"> </w:t>
        </w:r>
      </w:ins>
      <w:del w:id="12" w:author="Ian Hussey" w:date="2023-02-17T12:55:00Z">
        <w:r w:rsidRPr="003D7456" w:rsidDel="00BB2845">
          <w:delText xml:space="preserve"> </w:delText>
        </w:r>
      </w:del>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w:ins w:id="13" w:author="Ian Hussey" w:date="2023-02-17T12:55:00Z">
        <w:r w:rsidR="00F22D82" w:rsidRPr="00F22D82">
          <w:t>α</w:t>
        </w:r>
      </w:ins>
      <m:oMath>
        <m:r>
          <w:del w:id="14" w:author="Ian Hussey" w:date="2023-02-17T12:55:00Z">
            <w:rPr>
              <w:rFonts w:ascii="Cambria Math" w:hAnsi="Cambria Math"/>
            </w:rPr>
            <m:t>α</m:t>
          </w:del>
        </m:r>
      </m:oMath>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ins w:id="15" w:author="Ian Hussey" w:date="2023-02-17T12:56:00Z">
        <w:r w:rsidR="00F22D82">
          <w:t xml:space="preserve"> </w:t>
        </w:r>
        <w:r w:rsidR="00F22D82" w:rsidRPr="00F22D82">
          <w:t>ω</w:t>
        </w:r>
      </w:ins>
      <w:del w:id="16" w:author="Ian Hussey" w:date="2023-02-17T12:56:00Z">
        <w:r w:rsidRPr="003D7456" w:rsidDel="00F22D82">
          <w:delText xml:space="preserve"> </w:delText>
        </w:r>
      </w:del>
      <m:oMath>
        <m:r>
          <w:del w:id="17" w:author="Ian Hussey" w:date="2023-02-17T12:56:00Z">
            <w:rPr>
              <w:rFonts w:ascii="Cambria Math" w:hAnsi="Cambria Math"/>
            </w:rPr>
            <m:t>ω</m:t>
          </w:del>
        </m:r>
      </m:oMath>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18" w:name="_ne6ly7shwlla" w:colFirst="0" w:colLast="0"/>
      <w:bookmarkEnd w:id="18"/>
      <w:r w:rsidRPr="003D7456">
        <w:t>Rule-of-thumb thresholds</w:t>
      </w:r>
    </w:p>
    <w:p w14:paraId="770756A3" w14:textId="16F95FEB"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ins w:id="19" w:author="Ian Hussey" w:date="2023-02-17T12:56:00Z">
        <w:r w:rsidR="00017CEA">
          <w:t xml:space="preserve"> </w:t>
        </w:r>
        <w:r w:rsidR="00017CEA" w:rsidRPr="00017CEA">
          <w:t>α</w:t>
        </w:r>
        <w:r w:rsidR="00017CEA">
          <w:t xml:space="preserve"> </w:t>
        </w:r>
      </w:ins>
      <w:del w:id="20" w:author="Ian Hussey" w:date="2023-02-17T12:56:00Z">
        <w:r w:rsidRPr="003D7456" w:rsidDel="00017CEA">
          <w:delText xml:space="preserve"> </w:delText>
        </w:r>
      </w:del>
      <m:oMath>
        <m:r>
          <w:del w:id="21" w:author="Ian Hussey" w:date="2023-02-17T12:56:00Z">
            <w:rPr>
              <w:rFonts w:ascii="Cambria Math" w:hAnsi="Cambria Math"/>
            </w:rPr>
            <m:t>α</m:t>
          </w:del>
        </m:r>
      </m:oMath>
      <w:del w:id="22" w:author="Ian Hussey" w:date="2023-02-17T12:56:00Z">
        <w:r w:rsidRPr="003D7456" w:rsidDel="00017CEA">
          <w:delText xml:space="preserve"> </w:delText>
        </w:r>
      </w:del>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ins w:id="23" w:author="Ian Hussey" w:date="2023-02-17T12:56:00Z">
        <w:r w:rsidR="008D723D" w:rsidRPr="008D723D">
          <w:t>α</w:t>
        </w:r>
        <w:r w:rsidR="008D723D">
          <w:t xml:space="preserve"> </w:t>
        </w:r>
      </w:ins>
      <m:oMath>
        <m:r>
          <w:del w:id="24" w:author="Ian Hussey" w:date="2023-02-17T12:56:00Z">
            <w:rPr>
              <w:rFonts w:ascii="Cambria Math" w:hAnsi="Cambria Math"/>
            </w:rPr>
            <m:t>α</m:t>
          </w:del>
        </m:r>
      </m:oMath>
      <w:del w:id="25" w:author="Ian Hussey" w:date="2023-02-17T12:56:00Z">
        <w:r w:rsidRPr="003D7456" w:rsidDel="008D723D">
          <w:delText xml:space="preserve"> </w:delText>
        </w:r>
      </w:del>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cited source for this threshold, with over 8000 citations at time of writing. Many, if not most, contemporary undergraduate introductory textbooks on research methods include rules of thumb, and regard</w:t>
      </w:r>
      <w:ins w:id="26" w:author="Ian Hussey" w:date="2023-02-17T12:56:00Z">
        <w:r w:rsidR="009016DB">
          <w:t xml:space="preserve"> </w:t>
        </w:r>
        <w:r w:rsidR="009016DB" w:rsidRPr="009016DB">
          <w:t>α</w:t>
        </w:r>
        <w:r w:rsidR="009016DB">
          <w:t xml:space="preserve"> </w:t>
        </w:r>
      </w:ins>
      <w:del w:id="27" w:author="Ian Hussey" w:date="2023-02-17T12:56:00Z">
        <w:r w:rsidRPr="003D7456" w:rsidDel="009016DB">
          <w:delText xml:space="preserve"> </w:delText>
        </w:r>
      </w:del>
      <m:oMath>
        <m:r>
          <w:del w:id="28" w:author="Ian Hussey" w:date="2023-02-17T12:56:00Z">
            <w:rPr>
              <w:rFonts w:ascii="Cambria Math" w:hAnsi="Cambria Math"/>
            </w:rPr>
            <m:t>α</m:t>
          </w:del>
        </m:r>
      </m:oMath>
      <w:del w:id="29" w:author="Ian Hussey" w:date="2023-02-17T12:56:00Z">
        <w:r w:rsidRPr="003D7456" w:rsidDel="009016DB">
          <w:delText xml:space="preserve"> </w:delText>
        </w:r>
      </w:del>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ins w:id="30" w:author="Ian Hussey" w:date="2023-02-17T12:56:00Z">
        <w:r w:rsidR="0022609B">
          <w:t xml:space="preserve"> </w:t>
        </w:r>
        <w:r w:rsidR="0022609B" w:rsidRPr="0022609B">
          <w:t>α</w:t>
        </w:r>
      </w:ins>
      <w:del w:id="31" w:author="Ian Hussey" w:date="2023-02-17T12:56:00Z">
        <w:r w:rsidRPr="003D7456" w:rsidDel="0022609B">
          <w:delText xml:space="preserve"> </w:delText>
        </w:r>
      </w:del>
      <m:oMath>
        <m:r>
          <w:del w:id="32" w:author="Ian Hussey" w:date="2023-02-17T12:56:00Z">
            <w:rPr>
              <w:rFonts w:ascii="Cambria Math" w:hAnsi="Cambria Math"/>
            </w:rPr>
            <m:t>α</m:t>
          </w:del>
        </m:r>
      </m:oMath>
      <w:r w:rsidRPr="003D7456">
        <w:t xml:space="preserve"> &gt; .70 as a binary decision rule for scale development for decades. Cortina observes that “[the] acceptance of</w:t>
      </w:r>
      <w:ins w:id="33" w:author="Ian Hussey" w:date="2023-02-17T12:57:00Z">
        <w:r w:rsidR="0022609B" w:rsidRPr="0022609B">
          <w:t xml:space="preserve"> </w:t>
        </w:r>
        <w:r w:rsidR="0022609B" w:rsidRPr="0022609B">
          <w:t>α</w:t>
        </w:r>
        <w:r w:rsidR="0022609B" w:rsidRPr="0022609B" w:rsidDel="0022609B">
          <w:t xml:space="preserve"> </w:t>
        </w:r>
      </w:ins>
      <w:del w:id="34" w:author="Ian Hussey" w:date="2023-02-17T12:57:00Z">
        <w:r w:rsidRPr="003D7456" w:rsidDel="0022609B">
          <w:delText xml:space="preserve"> </w:delText>
        </w:r>
      </w:del>
      <m:oMath>
        <m:r>
          <w:del w:id="35" w:author="Ian Hussey" w:date="2023-02-17T12:57:00Z">
            <w:rPr>
              <w:rFonts w:ascii="Cambria Math" w:hAnsi="Cambria Math"/>
            </w:rPr>
            <m:t>α</m:t>
          </w:del>
        </m:r>
      </m:oMath>
      <w:del w:id="36" w:author="Ian Hussey" w:date="2023-02-17T12:57:00Z">
        <w:r w:rsidRPr="003D7456" w:rsidDel="0022609B">
          <w:delText xml:space="preserve"> </w:delText>
        </w:r>
      </w:del>
      <w:r w:rsidRPr="003D7456">
        <w:t>&gt; .70 as adequate is implied by the fact that</w:t>
      </w:r>
      <w:ins w:id="37" w:author="Ian Hussey" w:date="2023-02-17T12:57:00Z">
        <w:r w:rsidR="0022609B" w:rsidRPr="0022609B">
          <w:t xml:space="preserve"> </w:t>
        </w:r>
        <w:r w:rsidR="0022609B" w:rsidRPr="0022609B">
          <w:t>α</w:t>
        </w:r>
        <w:r w:rsidR="0022609B" w:rsidRPr="0022609B" w:rsidDel="0022609B">
          <w:t xml:space="preserve"> </w:t>
        </w:r>
      </w:ins>
      <w:del w:id="38" w:author="Ian Hussey" w:date="2023-02-17T12:57:00Z">
        <w:r w:rsidRPr="003D7456" w:rsidDel="0022609B">
          <w:delText xml:space="preserve"> </w:delText>
        </w:r>
      </w:del>
      <m:oMath>
        <m:r>
          <w:del w:id="39" w:author="Ian Hussey" w:date="2023-02-17T12:57:00Z">
            <w:rPr>
              <w:rFonts w:ascii="Cambria Math" w:hAnsi="Cambria Math"/>
            </w:rPr>
            <m:t>α</m:t>
          </w:del>
        </m:r>
      </m:oMath>
      <w:del w:id="40" w:author="Ian Hussey" w:date="2023-02-17T12:57:00Z">
        <w:r w:rsidRPr="003D7456" w:rsidDel="0022609B">
          <w:delText xml:space="preserve"> </w:delText>
        </w:r>
      </w:del>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41" w:name="_omhhqd1h1c7v" w:colFirst="0" w:colLast="0"/>
      <w:bookmarkEnd w:id="41"/>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42" w:name="_7gs65ogkzr1g" w:colFirst="0" w:colLast="0"/>
      <w:bookmarkEnd w:id="42"/>
      <w:r w:rsidRPr="003D7456">
        <w:t>The current research</w:t>
      </w:r>
    </w:p>
    <w:p w14:paraId="690B4F40" w14:textId="7CB3A54C" w:rsidR="00EA61B4" w:rsidRPr="003D7456" w:rsidRDefault="00000000" w:rsidP="00246B8C">
      <w:r w:rsidRPr="003D7456">
        <w:t>Use of</w:t>
      </w:r>
      <w:ins w:id="43" w:author="Ian Hussey" w:date="2023-02-17T12:57:00Z">
        <w:r w:rsidR="00776354" w:rsidRPr="00776354">
          <w:t xml:space="preserve"> </w:t>
        </w:r>
        <w:r w:rsidR="00776354" w:rsidRPr="00776354">
          <w:t>α</w:t>
        </w:r>
        <w:r w:rsidR="00776354" w:rsidRPr="00776354" w:rsidDel="00776354">
          <w:t xml:space="preserve"> </w:t>
        </w:r>
      </w:ins>
      <w:del w:id="44" w:author="Ian Hussey" w:date="2023-02-17T12:57:00Z">
        <w:r w:rsidRPr="003D7456" w:rsidDel="00776354">
          <w:delText xml:space="preserve"> </w:delText>
        </w:r>
      </w:del>
      <m:oMath>
        <m:r>
          <w:del w:id="45" w:author="Ian Hussey" w:date="2023-02-17T12:57:00Z">
            <w:rPr>
              <w:rFonts w:ascii="Cambria Math" w:hAnsi="Cambria Math"/>
            </w:rPr>
            <m:t>α</m:t>
          </w:del>
        </m:r>
      </m:oMath>
      <w:del w:id="46" w:author="Ian Hussey" w:date="2023-02-17T12:57:00Z">
        <w:r w:rsidRPr="003D7456" w:rsidDel="00776354">
          <w:delText xml:space="preserve"> </w:delText>
        </w:r>
      </w:del>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hyperlink r:id="rId15">
        <w:r w:rsidRPr="003D7456">
          <w:rPr>
            <w:color w:val="000000"/>
          </w:rPr>
          <w:t>α</w:t>
        </w:r>
      </w:hyperlink>
      <w:r w:rsidRPr="003D7456">
        <w:rPr>
          <w:color w:val="000000"/>
        </w:rPr>
        <w:t xml:space="preserve">-hacking, illegitimate tricks to inflate </w:t>
      </w:r>
      <w:hyperlink r:id="rId16">
        <w:r w:rsidRPr="003D7456">
          <w:rPr>
            <w:color w:val="000000"/>
          </w:rPr>
          <w:t>α</w:t>
        </w:r>
      </w:hyperlink>
      <w:r w:rsidRPr="003D7456">
        <w:rPr>
          <w:color w:val="000000"/>
        </w:rPr>
        <w:t xml:space="preserve">, abound. We therefore sought to examine the empirical distribution of reported Cronbach’s </w:t>
      </w:r>
      <w:hyperlink r:id="rId17">
        <w:r w:rsidRPr="003D7456">
          <w:rPr>
            <w:color w:val="000000"/>
          </w:rPr>
          <w:t>α</w:t>
        </w:r>
      </w:hyperlink>
      <w:r w:rsidRPr="003D7456">
        <w:rPr>
          <w:color w:val="000000"/>
        </w:rPr>
        <w:t xml:space="preserve"> 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8">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hyperlink r:id="rId19">
        <w:r w:rsidRPr="003D7456">
          <w:rPr>
            <w:color w:val="000000"/>
          </w:rPr>
          <w:t>α</w:t>
        </w:r>
      </w:hyperlink>
      <w:r w:rsidRPr="003D7456">
        <w:rPr>
          <w:color w:val="000000"/>
        </w:rPr>
        <w:t xml:space="preserve"> = .70, .80, .90) relative to other values.</w:t>
      </w:r>
    </w:p>
    <w:p w14:paraId="71EC4AE6" w14:textId="77777777" w:rsidR="00EA61B4" w:rsidRPr="003D7456" w:rsidRDefault="00000000" w:rsidP="00246B8C">
      <w:pPr>
        <w:pStyle w:val="Heading1"/>
      </w:pPr>
      <w:bookmarkStart w:id="47" w:name="_bpbpfxk40cq1" w:colFirst="0" w:colLast="0"/>
      <w:bookmarkEnd w:id="47"/>
      <w:r w:rsidRPr="003D7456">
        <w:t>Method</w:t>
      </w:r>
    </w:p>
    <w:p w14:paraId="1102550A" w14:textId="77777777" w:rsidR="00EA61B4" w:rsidRPr="003D7456" w:rsidRDefault="00000000" w:rsidP="00246B8C">
      <w:pPr>
        <w:pStyle w:val="Heading2"/>
      </w:pPr>
      <w:bookmarkStart w:id="48" w:name="_qtfg1n3xljr7" w:colFirst="0" w:colLast="0"/>
      <w:bookmarkEnd w:id="48"/>
      <w:r w:rsidRPr="003D7456">
        <w:t>Transparency statement</w:t>
      </w:r>
    </w:p>
    <w:p w14:paraId="2185214C" w14:textId="2EE97B7C" w:rsidR="00EA61B4" w:rsidRPr="003D7456" w:rsidRDefault="00000000" w:rsidP="00246B8C">
      <w:r w:rsidRPr="003D7456">
        <w:t>All code, processed data, and preregistration are available (</w:t>
      </w:r>
      <w:hyperlink r:id="rId20">
        <w:r w:rsidRPr="003D7456">
          <w:rPr>
            <w:color w:val="1155CC"/>
            <w:u w:val="single"/>
          </w:rPr>
          <w:t>o</w:t>
        </w:r>
      </w:hyperlink>
      <w:hyperlink r:id="rId21">
        <w:r w:rsidRPr="003D7456">
          <w:rPr>
            <w:color w:val="1155CC"/>
            <w:u w:val="single"/>
          </w:rPr>
          <w:t>sf.io/pe3t7</w:t>
        </w:r>
      </w:hyperlink>
      <w:r w:rsidRPr="003D7456">
        <w:t>)</w:t>
      </w:r>
      <w:r w:rsidR="00992FFB">
        <w:t xml:space="preserve"> along with a Supplementary Materials document (</w:t>
      </w:r>
      <w:hyperlink r:id="rId22"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49" w:name="_mgq9r97k3yug" w:colFirst="0" w:colLast="0"/>
      <w:bookmarkEnd w:id="49"/>
      <w:r w:rsidRPr="003D7456">
        <w:t xml:space="preserve">Data sources </w:t>
      </w:r>
    </w:p>
    <w:p w14:paraId="4476CF9D" w14:textId="77777777" w:rsidR="00EA61B4" w:rsidRPr="003D7456" w:rsidRDefault="00000000" w:rsidP="00246B8C">
      <w:r w:rsidRPr="003D7456">
        <w:t xml:space="preserve">We examined </w:t>
      </w:r>
      <w:hyperlink r:id="rId23">
        <w:r w:rsidRPr="003D7456">
          <w:t>α</w:t>
        </w:r>
      </w:hyperlink>
      <w:r w:rsidRPr="003D7456">
        <w:t xml:space="preserve"> 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6A1F2098" w:rsidR="00EA61B4" w:rsidRPr="003D7456" w:rsidRDefault="00000000" w:rsidP="00246B8C">
      <w:r w:rsidRPr="003D7456">
        <w:rPr>
          <w:color w:val="000000"/>
        </w:rPr>
        <w:t xml:space="preserve">In order to assess distortions in the distribution of </w:t>
      </w:r>
      <w:hyperlink r:id="rId24">
        <w:r w:rsidRPr="003D7456">
          <w:rPr>
            <w:color w:val="000000"/>
          </w:rPr>
          <w:t>α</w:t>
        </w:r>
      </w:hyperlink>
      <w:r w:rsidRPr="003D7456">
        <w:rPr>
          <w:color w:val="000000"/>
        </w:rPr>
        <w:t xml:space="preserve"> 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25"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 xml:space="preserve">onal of correlation matrices. It is these values of Cronbach’s </w:t>
      </w:r>
      <w:hyperlink r:id="rId26">
        <w:r w:rsidRPr="003D7456">
          <w:rPr>
            <w:color w:val="000000"/>
          </w:rPr>
          <w:t>α</w:t>
        </w:r>
      </w:hyperlink>
      <w:r w:rsidRPr="003D7456">
        <w:rPr>
          <w:color w:val="000000"/>
        </w:rPr>
        <w:t xml:space="preserve"> 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50" w:name="_w353rw1h0hve" w:colFirst="0" w:colLast="0"/>
      <w:bookmarkEnd w:id="50"/>
      <w:r w:rsidRPr="003D7456">
        <w:t>Data extraction</w:t>
      </w:r>
    </w:p>
    <w:p w14:paraId="72F8DA29" w14:textId="77777777" w:rsidR="00EA61B4" w:rsidRPr="003D7456" w:rsidRDefault="00000000" w:rsidP="00246B8C">
      <w:pPr>
        <w:pStyle w:val="Heading3"/>
        <w:rPr>
          <w:highlight w:val="yellow"/>
        </w:rPr>
      </w:pPr>
      <w:bookmarkStart w:id="51" w:name="_qco57abevsno" w:colFirst="0" w:colLast="0"/>
      <w:bookmarkEnd w:id="5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7">
        <w:r w:rsidRPr="003D7456">
          <w:rPr>
            <w:color w:val="1155CC"/>
            <w:u w:val="single"/>
          </w:rPr>
          <w:t>o</w:t>
        </w:r>
      </w:hyperlink>
      <w:hyperlink r:id="rId28">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52" w:name="_sbp6sbuqybe7" w:colFirst="0" w:colLast="0"/>
      <w:bookmarkEnd w:id="52"/>
      <w:r w:rsidRPr="003D7456">
        <w:t>Industrial-Organizational (I/O) dataset</w:t>
      </w:r>
    </w:p>
    <w:p w14:paraId="62C4B6FA" w14:textId="09740BC9"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hyperlink r:id="rId29">
        <w:r w:rsidRPr="003D7456">
          <w:rPr>
            <w:color w:val="000000"/>
          </w:rPr>
          <w:t>α</w:t>
        </w:r>
      </w:hyperlink>
      <w:r w:rsidRPr="003D7456">
        <w:rPr>
          <w:color w:val="000000"/>
        </w:rPr>
        <w:t xml:space="preserve"> 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17BE8795"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hyperlink r:id="rId30">
        <w:r w:rsidRPr="003D7456">
          <w:rPr>
            <w:color w:val="000000"/>
          </w:rPr>
          <w:t>α</w:t>
        </w:r>
      </w:hyperlink>
      <w:r w:rsidRPr="003D7456">
        <w:rPr>
          <w:color w:val="000000"/>
        </w:rPr>
        <w:t xml:space="preserve"> type. </w:t>
      </w:r>
      <w:hyperlink r:id="rId31">
        <w:r w:rsidRPr="003D7456">
          <w:rPr>
            <w:color w:val="000000"/>
          </w:rPr>
          <w:t>α</w:t>
        </w:r>
      </w:hyperlink>
      <w:r w:rsidRPr="003D7456">
        <w:rPr>
          <w:color w:val="000000"/>
        </w:rPr>
        <w:t xml:space="preserve"> 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hyperlink r:id="rId32">
        <w:r w:rsidRPr="003D7456">
          <w:rPr>
            <w:color w:val="000000"/>
          </w:rPr>
          <w:t>α</w:t>
        </w:r>
      </w:hyperlink>
      <w:r w:rsidRPr="003D7456">
        <w:rPr>
          <w:color w:val="000000"/>
        </w:rPr>
        <w:t xml:space="preserve"> 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647F00A5" w:rsidR="0050178E" w:rsidRPr="003D7456" w:rsidRDefault="0050178E" w:rsidP="0050178E">
      <w:pPr>
        <w:pStyle w:val="Heading2"/>
      </w:pPr>
      <w:r w:rsidRPr="003D7456">
        <w:t>Figure 1. Observed counts of</w:t>
      </w:r>
      <w:ins w:id="53" w:author="Ian Hussey" w:date="2023-02-17T12:59:00Z">
        <w:r w:rsidR="007466F4" w:rsidRPr="007466F4">
          <w:t xml:space="preserve"> </w:t>
        </w:r>
        <w:r w:rsidR="007466F4" w:rsidRPr="007466F4">
          <w:t>α</w:t>
        </w:r>
      </w:ins>
      <w:del w:id="54" w:author="Ian Hussey" w:date="2023-02-17T12:59:00Z">
        <w:r w:rsidRPr="003D7456" w:rsidDel="007466F4">
          <w:delText xml:space="preserve"> </w:delText>
        </w:r>
      </w:del>
      <m:oMath>
        <m:r>
          <w:del w:id="55" w:author="Ian Hussey" w:date="2023-02-17T12:59:00Z">
            <m:rPr>
              <m:sty m:val="bi"/>
            </m:rPr>
            <w:rPr>
              <w:rFonts w:ascii="Cambria Math" w:hAnsi="Cambria Math"/>
            </w:rPr>
            <m:t>α</m:t>
          </w:del>
        </m:r>
      </m:oMath>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7AF77D3D" w:rsidR="00143E09" w:rsidRPr="0050178E" w:rsidRDefault="00465A97" w:rsidP="00465A97">
      <w:pPr>
        <w:ind w:firstLine="0"/>
      </w:pPr>
      <w:r w:rsidRPr="003D7456">
        <w:rPr>
          <w:color w:val="000000"/>
        </w:rPr>
        <w:t xml:space="preserve">sample of </w:t>
      </w:r>
      <w:hyperlink r:id="rId34">
        <w:r w:rsidRPr="003D7456">
          <w:rPr>
            <w:color w:val="000000"/>
          </w:rPr>
          <w:t>α</w:t>
        </w:r>
      </w:hyperlink>
      <w:r w:rsidRPr="003D7456">
        <w:rPr>
          <w:color w:val="000000"/>
        </w:rPr>
        <w:t xml:space="preserve"> 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hyperlink r:id="rId35">
        <w:r w:rsidRPr="003D7456">
          <w:rPr>
            <w:color w:val="000000"/>
          </w:rPr>
          <w:t>α</w:t>
        </w:r>
      </w:hyperlink>
      <w:r w:rsidRPr="003D7456">
        <w:rPr>
          <w:color w:val="000000"/>
        </w:rPr>
        <w:t xml:space="preserve"> values are being influenced by some o</w:t>
      </w:r>
      <w:r w:rsidRPr="003D7456">
        <w:t xml:space="preserve">ther variable (e.g., </w:t>
      </w:r>
      <w:hyperlink r:id="rId36">
        <w:r w:rsidRPr="003D7456">
          <w:rPr>
            <w:color w:val="000000"/>
          </w:rPr>
          <w:t>α</w:t>
        </w:r>
      </w:hyperlink>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56" w:name="_3yn5vvby5nld" w:colFirst="0" w:colLast="0"/>
      <w:bookmarkStart w:id="57" w:name="_elb4ap4ocs1e" w:colFirst="0" w:colLast="0"/>
      <w:bookmarkEnd w:id="56"/>
      <w:bookmarkEnd w:id="57"/>
      <w:r w:rsidRPr="003D7456">
        <w:t>Results</w:t>
      </w:r>
    </w:p>
    <w:p w14:paraId="43ADF3AF" w14:textId="77777777" w:rsidR="00EA61B4" w:rsidRPr="003D7456" w:rsidRDefault="00000000" w:rsidP="00246B8C">
      <w:pPr>
        <w:pStyle w:val="Heading2"/>
      </w:pPr>
      <w:bookmarkStart w:id="58" w:name="_yml1al98yoq5" w:colFirst="0" w:colLast="0"/>
      <w:bookmarkEnd w:id="58"/>
      <w:r w:rsidRPr="003D7456">
        <w:t>Kernel smoothing</w:t>
      </w:r>
    </w:p>
    <w:p w14:paraId="036A5A31" w14:textId="7362A0A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ins w:id="59" w:author="Ian Hussey" w:date="2023-02-17T12:58:00Z">
        <w:r w:rsidR="0098478B" w:rsidRPr="0098478B">
          <w:t xml:space="preserve"> </w:t>
        </w:r>
        <w:r w:rsidR="0098478B" w:rsidRPr="0098478B">
          <w:t>α</w:t>
        </w:r>
      </w:ins>
      <w:del w:id="60" w:author="Ian Hussey" w:date="2023-02-17T12:58:00Z">
        <w:r w:rsidRPr="003D7456" w:rsidDel="0098478B">
          <w:delText xml:space="preserve"> </w:delText>
        </w:r>
      </w:del>
      <m:oMath>
        <m:r>
          <w:del w:id="61" w:author="Ian Hussey" w:date="2023-02-17T12:58:00Z">
            <w:rPr>
              <w:rFonts w:ascii="Cambria Math" w:hAnsi="Cambria Math"/>
            </w:rPr>
            <m:t>α</m:t>
          </w:del>
        </m:r>
      </m:oMath>
      <w:r w:rsidRPr="003D7456">
        <w:t xml:space="preserve"> values at the thresholds. Kernel smoothing was selected over other modeling approaches because it involves relatively fewer assumptions and demonstrated better fit to the observed </w:t>
      </w:r>
      <w:hyperlink r:id="rId37">
        <w:r w:rsidRPr="003D7456">
          <w:rPr>
            <w:color w:val="000000"/>
          </w:rPr>
          <w:t>α</w:t>
        </w:r>
      </w:hyperlink>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7ECAA7D5" w:rsidR="003B41E0" w:rsidRDefault="00000000" w:rsidP="0080649F">
      <w:r w:rsidRPr="003D7456">
        <w:t>The extracted</w:t>
      </w:r>
      <w:ins w:id="62" w:author="Ian Hussey" w:date="2023-02-17T12:58:00Z">
        <w:r w:rsidR="0098478B" w:rsidRPr="0098478B">
          <w:t xml:space="preserve"> </w:t>
        </w:r>
        <w:r w:rsidR="0098478B" w:rsidRPr="0098478B">
          <w:t>α</w:t>
        </w:r>
        <w:r w:rsidR="0098478B" w:rsidRPr="0098478B" w:rsidDel="0098478B">
          <w:t xml:space="preserve"> </w:t>
        </w:r>
      </w:ins>
      <w:del w:id="63" w:author="Ian Hussey" w:date="2023-02-17T12:58:00Z">
        <w:r w:rsidRPr="003D7456" w:rsidDel="0098478B">
          <w:delText xml:space="preserve"> </w:delText>
        </w:r>
      </w:del>
      <m:oMath>
        <m:r>
          <w:del w:id="64" w:author="Ian Hussey" w:date="2023-02-17T12:58:00Z">
            <w:rPr>
              <w:rFonts w:ascii="Cambria Math" w:hAnsi="Cambria Math"/>
            </w:rPr>
            <m:t>α</m:t>
          </w:del>
        </m:r>
      </m:oMath>
      <w:del w:id="65" w:author="Ian Hussey" w:date="2023-02-17T12:58:00Z">
        <w:r w:rsidRPr="003D7456" w:rsidDel="0098478B">
          <w:delText xml:space="preserve"> </w:delText>
        </w:r>
      </w:del>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The rounded</w:t>
      </w:r>
      <w:ins w:id="66" w:author="Ian Hussey" w:date="2023-02-17T12:59:00Z">
        <w:r w:rsidR="00065088" w:rsidRPr="00065088">
          <w:t xml:space="preserve"> </w:t>
        </w:r>
        <w:r w:rsidR="00065088" w:rsidRPr="00065088">
          <w:t>α</w:t>
        </w:r>
        <w:r w:rsidR="00065088" w:rsidRPr="00065088" w:rsidDel="00065088">
          <w:t xml:space="preserve"> </w:t>
        </w:r>
      </w:ins>
      <w:del w:id="67" w:author="Ian Hussey" w:date="2023-02-17T12:59:00Z">
        <w:r w:rsidRPr="003D7456" w:rsidDel="00065088">
          <w:delText xml:space="preserve"> </w:delText>
        </w:r>
      </w:del>
      <m:oMath>
        <m:r>
          <w:del w:id="68" w:author="Ian Hussey" w:date="2023-02-17T12:59:00Z">
            <w:rPr>
              <w:rFonts w:ascii="Cambria Math" w:hAnsi="Cambria Math"/>
            </w:rPr>
            <m:t>α</m:t>
          </w:del>
        </m:r>
      </m:oMath>
      <w:del w:id="69" w:author="Ian Hussey" w:date="2023-02-17T12:59:00Z">
        <w:r w:rsidRPr="003D7456" w:rsidDel="00065088">
          <w:delText xml:space="preserve"> </w:delText>
        </w:r>
      </w:del>
      <w:r w:rsidRPr="003D7456">
        <w:t>estimates were then converted to counts for each value of</w:t>
      </w:r>
      <w:ins w:id="70" w:author="Ian Hussey" w:date="2023-02-17T12:58:00Z">
        <w:r w:rsidR="004378A8">
          <w:t xml:space="preserve"> </w:t>
        </w:r>
        <w:r w:rsidR="004378A8" w:rsidRPr="004378A8">
          <w:t>α</w:t>
        </w:r>
      </w:ins>
      <w:del w:id="71" w:author="Ian Hussey" w:date="2023-02-17T12:58:00Z">
        <w:r w:rsidRPr="003D7456" w:rsidDel="004378A8">
          <w:delText xml:space="preserve"> </w:delText>
        </w:r>
      </w:del>
      <m:oMath>
        <m:r>
          <w:del w:id="72" w:author="Ian Hussey" w:date="2023-02-17T12:58:00Z">
            <w:rPr>
              <w:rFonts w:ascii="Cambria Math" w:hAnsi="Cambria Math"/>
            </w:rPr>
            <m:t>α</m:t>
          </w:del>
        </m:r>
      </m:oMath>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278210C4" w:rsidR="003B41E0" w:rsidRPr="003D7456" w:rsidRDefault="003B41E0" w:rsidP="003B41E0">
      <w:pPr>
        <w:pStyle w:val="Heading2"/>
      </w:pPr>
      <w:r w:rsidRPr="003D7456">
        <w:t>Figure 2. Observed counts of</w:t>
      </w:r>
      <w:ins w:id="73" w:author="Ian Hussey" w:date="2023-02-17T12:59:00Z">
        <w:r w:rsidR="007A1D74" w:rsidRPr="007A1D74">
          <w:t xml:space="preserve"> </w:t>
        </w:r>
        <w:r w:rsidR="007A1D74" w:rsidRPr="007A1D74">
          <w:t>α</w:t>
        </w:r>
        <w:r w:rsidR="007A1D74">
          <w:t xml:space="preserve"> </w:t>
        </w:r>
      </w:ins>
      <w:del w:id="74" w:author="Ian Hussey" w:date="2023-02-17T12:59:00Z">
        <w:r w:rsidRPr="003D7456" w:rsidDel="007A1D74">
          <w:delText xml:space="preserve"> </w:delText>
        </w:r>
      </w:del>
      <m:oMath>
        <m:r>
          <w:del w:id="75" w:author="Ian Hussey" w:date="2023-02-17T12:59:00Z">
            <m:rPr>
              <m:sty m:val="bi"/>
            </m:rPr>
            <w:rPr>
              <w:rFonts w:ascii="Cambria Math" w:hAnsi="Cambria Math"/>
            </w:rPr>
            <m:t>α</m:t>
          </w:del>
        </m:r>
      </m:oMath>
      <w:del w:id="76" w:author="Ian Hussey" w:date="2023-02-17T12:59:00Z">
        <w:r w:rsidRPr="003D7456" w:rsidDel="007A1D74">
          <w:delText xml:space="preserve"> </w:delText>
        </w:r>
      </w:del>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C5630F9" w:rsidR="00EA61B4" w:rsidRPr="003D7456" w:rsidRDefault="00000000" w:rsidP="00246B8C">
      <w:bookmarkStart w:id="77" w:name="_xa1ljne7d16i" w:colFirst="0" w:colLast="0"/>
      <w:bookmarkEnd w:id="77"/>
      <w:r w:rsidRPr="003D7456">
        <w:lastRenderedPageBreak/>
        <w:t>Tests of the first hypothesis in each dataset compared the .70 bin against all other bins. In the psychology dataset, a 1</w:t>
      </w:r>
      <w:r w:rsidR="00D718EF">
        <w:t>4</w:t>
      </w:r>
      <w:r w:rsidRPr="003D7456">
        <w:t>% excess of</w:t>
      </w:r>
      <w:ins w:id="78" w:author="Ian Hussey" w:date="2023-02-17T13:00:00Z">
        <w:r w:rsidR="00490415" w:rsidRPr="00490415">
          <w:t xml:space="preserve"> </w:t>
        </w:r>
        <w:r w:rsidR="00490415" w:rsidRPr="00490415">
          <w:t>α</w:t>
        </w:r>
        <w:r w:rsidR="00490415" w:rsidRPr="00490415" w:rsidDel="00490415">
          <w:t xml:space="preserve"> </w:t>
        </w:r>
      </w:ins>
      <w:del w:id="79" w:author="Ian Hussey" w:date="2023-02-17T13:00:00Z">
        <w:r w:rsidRPr="003D7456" w:rsidDel="00490415">
          <w:delText xml:space="preserve"> </w:delText>
        </w:r>
      </w:del>
      <m:oMath>
        <m:r>
          <w:del w:id="80" w:author="Ian Hussey" w:date="2023-02-17T13:00:00Z">
            <w:rPr>
              <w:rFonts w:ascii="Cambria Math" w:hAnsi="Cambria Math"/>
            </w:rPr>
            <m:t>α</m:t>
          </w:del>
        </m:r>
      </m:oMath>
      <w:del w:id="81" w:author="Ian Hussey" w:date="2023-02-17T13:00:00Z">
        <w:r w:rsidRPr="003D7456" w:rsidDel="00490415">
          <w:delText xml:space="preserve"> </w:delText>
        </w:r>
      </w:del>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5D35ACF9"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ins w:id="82" w:author="Ian Hussey" w:date="2023-02-17T13:01:00Z">
        <w:r w:rsidR="00AF4D95" w:rsidRPr="00AF4D95">
          <w:t xml:space="preserve"> </w:t>
        </w:r>
        <w:r w:rsidR="00AF4D95" w:rsidRPr="00AF4D95">
          <w:t>α</w:t>
        </w:r>
        <w:r w:rsidR="00AF4D95" w:rsidRPr="00AF4D95" w:rsidDel="00AF4D95">
          <w:t xml:space="preserve"> </w:t>
        </w:r>
      </w:ins>
      <w:del w:id="83" w:author="Ian Hussey" w:date="2023-02-17T13:01:00Z">
        <w:r w:rsidRPr="003D7456" w:rsidDel="00AF4D95">
          <w:delText xml:space="preserve"> </w:delText>
        </w:r>
      </w:del>
      <m:oMath>
        <m:r>
          <w:del w:id="84" w:author="Ian Hussey" w:date="2023-02-17T13:01:00Z">
            <w:rPr>
              <w:rFonts w:ascii="Cambria Math" w:hAnsi="Cambria Math"/>
            </w:rPr>
            <m:t>α</m:t>
          </w:del>
        </m:r>
      </m:oMath>
      <w:del w:id="85" w:author="Ian Hussey" w:date="2023-02-17T13:01:00Z">
        <w:r w:rsidRPr="003D7456" w:rsidDel="00AF4D95">
          <w:delText xml:space="preserve"> </w:delText>
        </w:r>
      </w:del>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86" w:name="_vbdxjfj8vy0g" w:colFirst="0" w:colLast="0"/>
      <w:bookmarkEnd w:id="86"/>
      <w:r w:rsidRPr="003D7456">
        <w:t>Influence of construct frequency</w:t>
      </w:r>
    </w:p>
    <w:p w14:paraId="4BFA5FB2" w14:textId="07C44C35" w:rsidR="00EA61B4" w:rsidRPr="003D7456" w:rsidRDefault="00000000" w:rsidP="00246B8C">
      <w:r w:rsidRPr="003D7456">
        <w:t xml:space="preserve">We considered it plausible that </w:t>
      </w:r>
      <m:oMath>
        <m:r>
          <w:rPr>
            <w:rFonts w:ascii="Cambria Math" w:hAnsi="Cambria Math"/>
          </w:rPr>
          <m:t>α</m:t>
        </m:r>
      </m:oMath>
      <w:r w:rsidRPr="003D7456">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rPr>
          <m:t>α</m:t>
        </m:r>
      </m:oMath>
      <w:r w:rsidRPr="003D7456">
        <w:t xml:space="preserve"> 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Supplementary Materials). In each subgroup, we applied kernel smoothing using the same method as previously and calculated the residuals at</w:t>
      </w:r>
      <w:ins w:id="87" w:author="Ian Hussey" w:date="2023-02-17T13:02:00Z">
        <w:r w:rsidR="005218D7" w:rsidRPr="005218D7">
          <w:t xml:space="preserve"> </w:t>
        </w:r>
        <w:r w:rsidR="005218D7" w:rsidRPr="005218D7">
          <w:t>α</w:t>
        </w:r>
        <w:r w:rsidR="005218D7" w:rsidRPr="005218D7" w:rsidDel="005218D7">
          <w:t xml:space="preserve"> </w:t>
        </w:r>
      </w:ins>
      <w:del w:id="88" w:author="Ian Hussey" w:date="2023-02-17T13:02:00Z">
        <w:r w:rsidRPr="003D7456" w:rsidDel="005218D7">
          <w:delText xml:space="preserve"> </w:delText>
        </w:r>
      </w:del>
      <m:oMath>
        <m:r>
          <w:del w:id="89" w:author="Ian Hussey" w:date="2023-02-17T13:02:00Z">
            <w:rPr>
              <w:rFonts w:ascii="Cambria Math" w:hAnsi="Cambria Math"/>
            </w:rPr>
            <m:t>α</m:t>
          </w:del>
        </m:r>
      </m:oMath>
      <w:del w:id="90" w:author="Ian Hussey" w:date="2023-02-17T13:02:00Z">
        <w:r w:rsidRPr="003D7456" w:rsidDel="005218D7">
          <w:delText xml:space="preserve"> </w:delText>
        </w:r>
      </w:del>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91" w:name="_bbpjqctlzkyh" w:colFirst="0" w:colLast="0"/>
      <w:bookmarkStart w:id="92" w:name="_73i6ww4rkxi1" w:colFirst="0" w:colLast="0"/>
      <w:bookmarkStart w:id="93" w:name="_iv46fc8f2ti" w:colFirst="0" w:colLast="0"/>
      <w:bookmarkEnd w:id="91"/>
      <w:bookmarkEnd w:id="92"/>
      <w:bookmarkEnd w:id="93"/>
      <w:r w:rsidRPr="003D7456">
        <w:t>Caliper tests</w:t>
      </w:r>
    </w:p>
    <w:p w14:paraId="42FABC93" w14:textId="48E6BB45"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ins w:id="94" w:author="Ian Hussey" w:date="2023-02-17T13:02:00Z">
        <w:r w:rsidR="00E01165" w:rsidRPr="00E01165">
          <w:t xml:space="preserve"> </w:t>
        </w:r>
        <w:r w:rsidR="00E01165" w:rsidRPr="00E01165">
          <w:t>α</w:t>
        </w:r>
        <w:r w:rsidR="00E01165" w:rsidRPr="00E01165" w:rsidDel="00E01165">
          <w:t xml:space="preserve"> </w:t>
        </w:r>
      </w:ins>
      <w:del w:id="95" w:author="Ian Hussey" w:date="2023-02-17T13:02:00Z">
        <w:r w:rsidRPr="003D7456" w:rsidDel="00E01165">
          <w:delText xml:space="preserve"> </w:delText>
        </w:r>
      </w:del>
      <m:oMath>
        <m:r>
          <w:del w:id="96" w:author="Ian Hussey" w:date="2023-02-17T13:02:00Z">
            <w:rPr>
              <w:rFonts w:ascii="Cambria Math" w:hAnsi="Cambria Math"/>
            </w:rPr>
            <m:t>α</m:t>
          </w:del>
        </m:r>
      </m:oMath>
      <w:del w:id="97" w:author="Ian Hussey" w:date="2023-02-17T13:02:00Z">
        <w:r w:rsidRPr="003D7456" w:rsidDel="00E01165">
          <w:delText xml:space="preserve"> </w:delText>
        </w:r>
      </w:del>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98" w:name="_81oqxqnad9tr" w:colFirst="0" w:colLast="0"/>
      <w:bookmarkEnd w:id="98"/>
      <w:r w:rsidRPr="003D7456">
        <w:t>Discussion</w:t>
      </w:r>
    </w:p>
    <w:p w14:paraId="1E219A8E" w14:textId="303DF47A"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ins w:id="99" w:author="Ian Hussey" w:date="2023-02-17T13:02:00Z">
        <w:r w:rsidR="0041155E">
          <w:t>(</w:t>
        </w:r>
        <w:r w:rsidR="0041155E" w:rsidRPr="0041155E">
          <w:t>α</w:t>
        </w:r>
        <w:r w:rsidR="0041155E" w:rsidRPr="0041155E" w:rsidDel="0041155E">
          <w:t xml:space="preserve"> </w:t>
        </w:r>
      </w:ins>
      <w:del w:id="100" w:author="Ian Hussey" w:date="2023-02-17T13:02:00Z">
        <w:r w:rsidRPr="003D7456" w:rsidDel="0041155E">
          <w:delText>(</w:delText>
        </w:r>
      </w:del>
      <m:oMath>
        <m:r>
          <w:del w:id="101" w:author="Ian Hussey" w:date="2023-02-17T13:02:00Z">
            <w:rPr>
              <w:rFonts w:ascii="Cambria Math" w:hAnsi="Cambria Math"/>
            </w:rPr>
            <m:t>α</m:t>
          </w:del>
        </m:r>
      </m:oMath>
      <w:del w:id="102" w:author="Ian Hussey" w:date="2023-02-17T13:02:00Z">
        <w:r w:rsidRPr="003D7456" w:rsidDel="0041155E">
          <w:delText xml:space="preserve"> </w:delText>
        </w:r>
      </w:del>
      <w:r w:rsidRPr="003D7456">
        <w:t>= .70). These excesses were observed in both the psychology and I/O literatures. When estimated using kernel density smoothing, the magnitudes of the excess of</w:t>
      </w:r>
      <w:ins w:id="103" w:author="Ian Hussey" w:date="2023-02-17T13:03:00Z">
        <w:r w:rsidR="00E15004" w:rsidRPr="00E15004">
          <w:t xml:space="preserve"> </w:t>
        </w:r>
        <w:r w:rsidR="00E15004" w:rsidRPr="00E15004">
          <w:t>α</w:t>
        </w:r>
        <w:r w:rsidR="00E15004" w:rsidRPr="00E15004" w:rsidDel="00E15004">
          <w:t xml:space="preserve"> </w:t>
        </w:r>
      </w:ins>
      <w:del w:id="104" w:author="Ian Hussey" w:date="2023-02-17T13:03:00Z">
        <w:r w:rsidRPr="003D7456" w:rsidDel="00E15004">
          <w:delText xml:space="preserve"> </w:delText>
        </w:r>
      </w:del>
      <m:oMath>
        <m:r>
          <w:del w:id="105" w:author="Ian Hussey" w:date="2023-02-17T13:03:00Z">
            <w:rPr>
              <w:rFonts w:ascii="Cambria Math" w:hAnsi="Cambria Math"/>
            </w:rPr>
            <m:t>α</m:t>
          </w:del>
        </m:r>
      </m:oMath>
      <w:del w:id="106" w:author="Ian Hussey" w:date="2023-02-17T13:03:00Z">
        <w:r w:rsidRPr="003D7456" w:rsidDel="00E15004">
          <w:delText xml:space="preserve"> </w:delText>
        </w:r>
      </w:del>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ins w:id="107" w:author="Ian Hussey" w:date="2023-02-17T13:03:00Z">
        <w:r w:rsidR="00A62D3F">
          <w:t xml:space="preserve"> (</w:t>
        </w:r>
        <w:r w:rsidR="00A62D3F" w:rsidRPr="00A62D3F">
          <w:t>α</w:t>
        </w:r>
        <w:r w:rsidR="00692C43">
          <w:t xml:space="preserve"> </w:t>
        </w:r>
      </w:ins>
      <w:del w:id="108" w:author="Ian Hussey" w:date="2023-02-17T13:03:00Z">
        <w:r w:rsidRPr="003D7456" w:rsidDel="00A62D3F">
          <w:delText xml:space="preserve"> (</w:delText>
        </w:r>
      </w:del>
      <m:oMath>
        <m:r>
          <w:del w:id="109" w:author="Ian Hussey" w:date="2023-02-17T13:03:00Z">
            <w:rPr>
              <w:rFonts w:ascii="Cambria Math" w:hAnsi="Cambria Math"/>
            </w:rPr>
            <m:t>α</m:t>
          </w:del>
        </m:r>
      </m:oMath>
      <w:del w:id="110" w:author="Ian Hussey" w:date="2023-02-17T13:03:00Z">
        <w:r w:rsidRPr="003D7456" w:rsidDel="00A62D3F">
          <w:delText xml:space="preserve"> </w:delText>
        </w:r>
      </w:del>
      <w:r w:rsidRPr="003D7456">
        <w:t xml:space="preserve">= .80 and .90) were smaller and less robust to the choice of analytic method. </w:t>
      </w:r>
    </w:p>
    <w:p w14:paraId="7D820DA1" w14:textId="1D675788" w:rsidR="00C33A87" w:rsidRPr="003D7456" w:rsidRDefault="00000000" w:rsidP="00246B8C">
      <w:r w:rsidRPr="003D7456">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ins w:id="111" w:author="Ian Hussey" w:date="2023-02-17T13:03:00Z">
        <w:r w:rsidR="00FA3F60">
          <w:t xml:space="preserve"> </w:t>
        </w:r>
        <w:r w:rsidR="00FA3F60" w:rsidRPr="00FA3F60">
          <w:t>α</w:t>
        </w:r>
      </w:ins>
      <w:del w:id="112" w:author="Ian Hussey" w:date="2023-02-17T13:03:00Z">
        <w:r w:rsidRPr="003D7456" w:rsidDel="00FA3F60">
          <w:delText xml:space="preserve"> </w:delText>
        </w:r>
      </w:del>
      <m:oMath>
        <m:r>
          <w:del w:id="113" w:author="Ian Hussey" w:date="2023-02-17T13:03:00Z">
            <w:rPr>
              <w:rFonts w:ascii="Cambria Math" w:hAnsi="Cambria Math"/>
            </w:rPr>
            <m:t>α</m:t>
          </w:del>
        </m:r>
      </m:oMath>
      <w:del w:id="114" w:author="Ian Hussey" w:date="2023-02-17T13:03:00Z">
        <w:r w:rsidRPr="003D7456" w:rsidDel="00FA3F60">
          <w:delText xml:space="preserve"> ranges</w:delText>
        </w:r>
      </w:del>
      <w:r w:rsidRPr="003D7456">
        <w:t xml:space="preserve"> from around .02 to .08</w:t>
      </w:r>
      <w:del w:id="115" w:author="Ian Hussey" w:date="2023-02-17T13:03:00Z">
        <w:r w:rsidRPr="003D7456" w:rsidDel="00904333">
          <w:delText>.</w:delText>
        </w:r>
      </w:del>
      <w:r w:rsidRPr="003D7456">
        <w:t xml:space="preserve"> </w:t>
      </w:r>
      <w:r w:rsidRPr="003D7456">
        <w:fldChar w:fldCharType="begin"/>
      </w:r>
      <w:r w:rsidR="000A600B">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fldChar w:fldCharType="separate"/>
      </w:r>
      <w:r w:rsidR="000A600B">
        <w:t>(see Table 3S and Note 4S in the Supplementary Materials; van Zyl et al., 2000)</w:t>
      </w:r>
      <w:r w:rsidRPr="003D7456">
        <w:fldChar w:fldCharType="end"/>
      </w:r>
      <w:r w:rsidRPr="003D7456">
        <w:t xml:space="preserve">. </w:t>
      </w:r>
      <w:r w:rsidR="00C33A87" w:rsidRPr="00C33A87">
        <w:t>This precludes effective calibration as an explanation for the combination of a dearth of</w:t>
      </w:r>
      <w:ins w:id="116" w:author="Ian Hussey" w:date="2023-02-17T13:03:00Z">
        <w:r w:rsidR="00403FCD">
          <w:t xml:space="preserve"> </w:t>
        </w:r>
        <w:r w:rsidR="00403FCD" w:rsidRPr="00403FCD">
          <w:t>α</w:t>
        </w:r>
      </w:ins>
      <w:del w:id="117" w:author="Ian Hussey" w:date="2023-02-17T13:03:00Z">
        <w:r w:rsidR="00C33A87" w:rsidRPr="00C33A87" w:rsidDel="00403FCD">
          <w:delText xml:space="preserve"> </w:delText>
        </w:r>
      </w:del>
      <m:oMath>
        <m:r>
          <w:del w:id="118" w:author="Ian Hussey" w:date="2023-02-17T13:03:00Z">
            <w:rPr>
              <w:rFonts w:ascii="Cambria Math" w:hAnsi="Cambria Math"/>
            </w:rPr>
            <m:t>α</m:t>
          </w:del>
        </m:r>
      </m:oMath>
      <w:r w:rsidR="00C33A87" w:rsidRPr="00C33A87">
        <w:t xml:space="preserve"> values at .69 and excess at .70, because estimates in typical studies are not estimated precisely enough to reliably make this </w:t>
      </w:r>
      <w:r w:rsidR="00C33A87" w:rsidRPr="00C33A87">
        <w:lastRenderedPageBreak/>
        <w:t xml:space="preserve">distinction. In this sense, the distribution of </w:t>
      </w:r>
      <w:ins w:id="119" w:author="Ian Hussey" w:date="2023-02-17T12:52:00Z">
        <w:r w:rsidR="00DF54F6" w:rsidRPr="003D7456">
          <w:t>α</w:t>
        </w:r>
      </w:ins>
      <w:r w:rsidR="00C33A87" w:rsidRPr="00C33A87">
        <w:t>s is suspicious, much like a player in Blackjack who gets exactly 21 too often.</w:t>
      </w:r>
    </w:p>
    <w:p w14:paraId="63AE1794" w14:textId="346BED68" w:rsidR="00EA61B4" w:rsidRPr="003D7456" w:rsidRDefault="00000000" w:rsidP="00246B8C">
      <w:r w:rsidRPr="003D7456">
        <w:t>Publication bias is more plausible, especially in the form that authors, editors and reviewers may be less inclined to publish studies if included scales do not meet the .70 criterion. Publication bias is less obviously problematic for</w:t>
      </w:r>
      <w:ins w:id="120" w:author="Ian Hussey" w:date="2023-02-17T13:03:00Z">
        <w:r w:rsidR="00C522E4">
          <w:t xml:space="preserve"> </w:t>
        </w:r>
        <w:r w:rsidR="00C522E4" w:rsidRPr="00C522E4">
          <w:t>α</w:t>
        </w:r>
      </w:ins>
      <w:del w:id="121" w:author="Ian Hussey" w:date="2023-02-17T13:03:00Z">
        <w:r w:rsidRPr="003D7456" w:rsidDel="00C522E4">
          <w:delText xml:space="preserve"> </w:delText>
        </w:r>
      </w:del>
      <m:oMath>
        <m:r>
          <w:del w:id="122" w:author="Ian Hussey" w:date="2023-02-17T13:03:00Z">
            <w:rPr>
              <w:rFonts w:ascii="Cambria Math" w:hAnsi="Cambria Math"/>
            </w:rPr>
            <m:t>α</m:t>
          </w:del>
        </m:r>
      </m:oMath>
      <w:r w:rsidRPr="003D7456">
        <w:t xml:space="preserve"> values than for </w:t>
      </w:r>
      <w:r w:rsidRPr="003D7456">
        <w:rPr>
          <w:i/>
        </w:rPr>
        <w:t>p</w:t>
      </w:r>
      <w:r w:rsidRPr="003D7456">
        <w:t>-values. We do not want the scientific literature to be filtered by statistical significance, but might desire a literature filtered for measures with high reliability. However, the estimation precision of</w:t>
      </w:r>
      <w:ins w:id="123" w:author="Ian Hussey" w:date="2023-02-17T13:03:00Z">
        <w:r w:rsidR="00F06CE9" w:rsidRPr="00F06CE9">
          <w:t xml:space="preserve"> </w:t>
        </w:r>
        <w:r w:rsidR="00F06CE9" w:rsidRPr="00F06CE9">
          <w:t>α</w:t>
        </w:r>
        <w:r w:rsidR="00F06CE9" w:rsidRPr="00F06CE9" w:rsidDel="00F06CE9">
          <w:t xml:space="preserve"> </w:t>
        </w:r>
      </w:ins>
      <w:del w:id="124" w:author="Ian Hussey" w:date="2023-02-17T13:03:00Z">
        <w:r w:rsidRPr="003D7456" w:rsidDel="00F06CE9">
          <w:delText xml:space="preserve"> </w:delText>
        </w:r>
      </w:del>
      <m:oMath>
        <m:r>
          <w:del w:id="125" w:author="Ian Hussey" w:date="2023-02-17T13:03:00Z">
            <w:rPr>
              <w:rFonts w:ascii="Cambria Math" w:hAnsi="Cambria Math"/>
            </w:rPr>
            <m:t>α</m:t>
          </w:del>
        </m:r>
      </m:oMath>
      <w:del w:id="126" w:author="Ian Hussey" w:date="2023-02-17T13:03:00Z">
        <w:r w:rsidRPr="003D7456" w:rsidDel="00F06CE9">
          <w:delText xml:space="preserve"> </w:delText>
        </w:r>
      </w:del>
      <w:r w:rsidRPr="003D7456">
        <w:t xml:space="preserve">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ins w:id="127" w:author="Ian Hussey" w:date="2023-02-17T12:53:00Z">
        <w:r w:rsidR="00DF54F6">
          <w:t xml:space="preserve"> </w:t>
        </w:r>
        <w:r w:rsidR="00DF54F6" w:rsidRPr="003D7456">
          <w:t>α</w:t>
        </w:r>
      </w:ins>
      <w:del w:id="128" w:author="Ian Hussey" w:date="2023-02-17T12:52:00Z">
        <w:r w:rsidRPr="003D7456" w:rsidDel="00DF54F6">
          <w:delText xml:space="preserve"> </w:delText>
        </w:r>
      </w:del>
      <m:oMath>
        <m:r>
          <w:del w:id="129" w:author="Ian Hussey" w:date="2023-02-17T12:52:00Z">
            <w:rPr>
              <w:rFonts w:ascii="Cambria Math" w:hAnsi="Cambria Math"/>
            </w:rPr>
            <m:t>α</m:t>
          </w:del>
        </m:r>
      </m:oMath>
      <w:r w:rsidRPr="003D7456">
        <w:t xml:space="preserve"> exists, it will exert pressure on researchers to increase their</w:t>
      </w:r>
      <w:ins w:id="130" w:author="Ian Hussey" w:date="2023-02-17T12:53:00Z">
        <w:r w:rsidR="00DF54F6">
          <w:t xml:space="preserve"> </w:t>
        </w:r>
        <w:r w:rsidR="00DF54F6" w:rsidRPr="003D7456">
          <w:t>α</w:t>
        </w:r>
        <w:r w:rsidR="00DF54F6">
          <w:t xml:space="preserve"> </w:t>
        </w:r>
      </w:ins>
      <w:del w:id="131" w:author="Ian Hussey" w:date="2023-02-17T12:53:00Z">
        <w:r w:rsidRPr="003D7456" w:rsidDel="00DF54F6">
          <w:delText xml:space="preserve"> </w:delText>
        </w:r>
      </w:del>
      <m:oMath>
        <m:r>
          <w:del w:id="132" w:author="Ian Hussey" w:date="2023-02-17T12:53:00Z">
            <w:rPr>
              <w:rFonts w:ascii="Cambria Math" w:hAnsi="Cambria Math"/>
            </w:rPr>
            <m:t>α</m:t>
          </w:del>
        </m:r>
      </m:oMath>
      <w:del w:id="133" w:author="Ian Hussey" w:date="2023-02-17T12:53:00Z">
        <w:r w:rsidRPr="003D7456" w:rsidDel="00DF54F6">
          <w:delText xml:space="preserve"> </w:delText>
        </w:r>
      </w:del>
      <w:r w:rsidRPr="003D7456">
        <w:t xml:space="preserve">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If they can take shortcuts to doing so, i.e</w:t>
      </w:r>
      <w:del w:id="134" w:author="Ian Hussey" w:date="2023-02-17T13:03:00Z">
        <w:r w:rsidRPr="003D7456" w:rsidDel="00F96C8F">
          <w:delText xml:space="preserve">. </w:delText>
        </w:r>
      </w:del>
      <m:oMath>
        <m:r>
          <w:del w:id="135" w:author="Ian Hussey" w:date="2023-02-17T13:03:00Z">
            <w:rPr>
              <w:rFonts w:ascii="Cambria Math" w:hAnsi="Cambria Math"/>
            </w:rPr>
            <m:t>α</m:t>
          </w:del>
        </m:r>
      </m:oMath>
      <w:ins w:id="136" w:author="Ian Hussey" w:date="2023-02-17T13:03:00Z">
        <w:r w:rsidR="00F96C8F">
          <w:t xml:space="preserve">. </w:t>
        </w:r>
        <w:r w:rsidR="00F96C8F" w:rsidRPr="00F96C8F">
          <w:t>α</w:t>
        </w:r>
        <w:r w:rsidR="00F96C8F">
          <w:t>-</w:t>
        </w:r>
      </w:ins>
      <w:del w:id="137" w:author="Ian Hussey" w:date="2023-02-17T13:03:00Z">
        <w:r w:rsidRPr="003D7456" w:rsidDel="00F96C8F">
          <w:delText xml:space="preserve"> </w:delText>
        </w:r>
      </w:del>
      <w:r w:rsidRPr="003D7456">
        <w:t xml:space="preserve">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52A2437C" w:rsidR="003E0BDE" w:rsidRPr="003D7456" w:rsidRDefault="00000000" w:rsidP="003E0BDE">
      <w:r w:rsidRPr="003D7456">
        <w:t xml:space="preserve">We believe </w:t>
      </w:r>
      <m:oMath>
        <m:r>
          <w:ins w:id="138" w:author="Ian Hussey" w:date="2023-02-17T12:51:00Z">
            <m:rPr>
              <m:sty m:val="p"/>
            </m:rPr>
            <w:rPr>
              <w:rFonts w:ascii="Cambria Math" w:hAnsi="Cambria Math"/>
            </w:rPr>
            <m:t>α</m:t>
          </w:ins>
        </m:r>
        <m:r>
          <w:del w:id="139" w:author="Ian Hussey" w:date="2023-02-17T12:51:00Z">
            <w:rPr>
              <w:rFonts w:ascii="Cambria Math" w:hAnsi="Cambria Math"/>
            </w:rPr>
            <m:t>α</m:t>
          </w:del>
        </m:r>
      </m:oMath>
      <w:ins w:id="140" w:author="Ian Hussey" w:date="2023-02-17T12:51:00Z">
        <w:r w:rsidR="00DF54F6">
          <w:t>-</w:t>
        </w:r>
      </w:ins>
      <w:del w:id="141" w:author="Ian Hussey" w:date="2023-02-17T12:51:00Z">
        <w:r w:rsidRPr="003D7456" w:rsidDel="00DF54F6">
          <w:delText xml:space="preserve"> </w:delText>
        </w:r>
      </w:del>
      <w:r w:rsidRPr="003D7456">
        <w:t xml:space="preserve">hacking is a likely but potentially only partial explanation for the observed distribution of </w:t>
      </w:r>
      <m:oMath>
        <m:r>
          <w:ins w:id="142" w:author="Ian Hussey" w:date="2023-02-17T12:51:00Z">
            <m:rPr>
              <m:sty m:val="p"/>
            </m:rPr>
            <w:rPr>
              <w:rFonts w:ascii="Cambria Math" w:hAnsi="Cambria Math"/>
            </w:rPr>
            <m:t>α</m:t>
          </w:ins>
        </m:r>
        <m:r>
          <w:del w:id="143" w:author="Ian Hussey" w:date="2023-02-17T12:51:00Z">
            <w:rPr>
              <w:rFonts w:ascii="Cambria Math" w:hAnsi="Cambria Math"/>
            </w:rPr>
            <m:t>α</m:t>
          </w:del>
        </m:r>
      </m:oMath>
      <w:r w:rsidRPr="003D7456">
        <w:t xml:space="preserve"> values. As with </w:t>
      </w:r>
      <w:r w:rsidRPr="00DF54F6">
        <w:rPr>
          <w:i/>
        </w:rPr>
        <w:t>p</w:t>
      </w:r>
      <w:r w:rsidRPr="003D7456">
        <w:rPr>
          <w:i/>
        </w:rPr>
        <w:t>-</w:t>
      </w:r>
      <w:r w:rsidRPr="003D7456">
        <w:t xml:space="preserve">hacking, field norms may be partially unclear on which practices are problematic. Clearly, rounding up </w:t>
      </w:r>
      <m:oMath>
        <m:r>
          <w:ins w:id="144" w:author="Ian Hussey" w:date="2023-02-17T12:51:00Z">
            <m:rPr>
              <m:sty m:val="p"/>
            </m:rPr>
            <w:rPr>
              <w:rFonts w:ascii="Cambria Math" w:hAnsi="Cambria Math"/>
            </w:rPr>
            <m:t>α</m:t>
          </w:ins>
        </m:r>
        <m:r>
          <w:del w:id="145" w:author="Ian Hussey" w:date="2023-02-17T12:51:00Z">
            <w:rPr>
              <w:rFonts w:ascii="Cambria Math" w:hAnsi="Cambria Math"/>
            </w:rPr>
            <m:t>α</m:t>
          </w:del>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32F05105" w:rsidR="00EA61B4" w:rsidRPr="003D7456" w:rsidRDefault="00000000" w:rsidP="00246B8C">
      <w:r w:rsidRPr="003D7456">
        <w:t xml:space="preserve">Of course, </w:t>
      </w:r>
      <m:oMath>
        <m:r>
          <w:ins w:id="146" w:author="Ian Hussey" w:date="2023-02-17T12:51:00Z">
            <m:rPr>
              <m:sty m:val="p"/>
            </m:rPr>
            <w:rPr>
              <w:rFonts w:ascii="Cambria Math" w:hAnsi="Cambria Math"/>
            </w:rPr>
            <m:t>α</m:t>
          </w:ins>
        </m:r>
        <m:r>
          <w:del w:id="147" w:author="Ian Hussey" w:date="2023-02-17T12:51:00Z">
            <w:rPr>
              <w:rFonts w:ascii="Cambria Math" w:hAnsi="Cambria Math"/>
            </w:rPr>
            <m:t>α</m:t>
          </w:del>
        </m:r>
      </m:oMath>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Hartgerink et al., 2016). However, the cure may often be the same: </w:t>
      </w:r>
      <w:r w:rsidRPr="003D7456">
        <w:t xml:space="preserve">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0FD83EC5" w:rsidR="00EA61B4" w:rsidRPr="003D7456" w:rsidRDefault="00000000" w:rsidP="00246B8C">
      <w:r w:rsidRPr="003D7456">
        <w:t xml:space="preserve">Potentially, measurement-related Questionable Research Practices, especially ad-hoc modifications to scales, which we call </w:t>
      </w:r>
      <m:oMath>
        <m:r>
          <w:ins w:id="148" w:author="Ian Hussey" w:date="2023-02-17T12:52:00Z">
            <m:rPr>
              <m:sty m:val="p"/>
            </m:rPr>
            <w:rPr>
              <w:rFonts w:ascii="Cambria Math" w:hAnsi="Cambria Math"/>
            </w:rPr>
            <m:t>α</m:t>
          </w:ins>
        </m:r>
        <m:r>
          <w:del w:id="149" w:author="Ian Hussey" w:date="2023-02-17T12:52:00Z">
            <w:rPr>
              <w:rFonts w:ascii="Cambria Math" w:hAnsi="Cambria Math"/>
            </w:rPr>
            <m:t>α</m:t>
          </w:del>
        </m:r>
      </m:oMath>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However, ad-hoc measures and ad-hoc modifications to standardized measures may have more pernicious and further-ranging consequences than expected</w:t>
      </w:r>
      <w:del w:id="150" w:author="Ian Hussey" w:date="2023-02-17T12:53:00Z">
        <w:r w:rsidRPr="003D7456" w:rsidDel="00FB62AC">
          <w:delText xml:space="preserve">. </w:delText>
        </w:r>
      </w:del>
      <m:oMath>
        <m:r>
          <w:del w:id="151" w:author="Ian Hussey" w:date="2023-02-17T12:53:00Z">
            <w:rPr>
              <w:rFonts w:ascii="Cambria Math" w:hAnsi="Cambria Math"/>
            </w:rPr>
            <m:t>α</m:t>
          </w:del>
        </m:r>
      </m:oMath>
      <w:ins w:id="152" w:author="Ian Hussey" w:date="2023-02-17T12:53:00Z">
        <w:r w:rsidR="00FB62AC">
          <w:t xml:space="preserve">. </w:t>
        </w:r>
        <w:r w:rsidR="00FB62AC" w:rsidRPr="003D7456">
          <w:t>α</w:t>
        </w:r>
        <w:r w:rsidR="00FB62AC">
          <w:t>-</w:t>
        </w:r>
      </w:ins>
      <w:del w:id="153" w:author="Ian Hussey" w:date="2023-02-17T12:53:00Z">
        <w:r w:rsidRPr="003D7456" w:rsidDel="00FB62AC">
          <w:delText>-</w:delText>
        </w:r>
      </w:del>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154" w:name="_3icrvkgq8875" w:colFirst="0" w:colLast="0"/>
      <w:bookmarkEnd w:id="154"/>
      <w:r w:rsidRPr="003D7456">
        <w:lastRenderedPageBreak/>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22394DF7"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ins w:id="155" w:author="Ian Hussey" w:date="2023-02-17T12:54:00Z">
        <w:r w:rsidR="00FB62AC">
          <w:t>-</w:t>
        </w:r>
        <w:r w:rsidR="00FB62AC" w:rsidRPr="003D7456">
          <w:t>α</w:t>
        </w:r>
      </w:ins>
      <w:del w:id="156" w:author="Ian Hussey" w:date="2023-02-17T12:54:00Z">
        <w:r w:rsidRPr="003D7456" w:rsidDel="00FB62AC">
          <w:delText>-</w:delText>
        </w:r>
      </w:del>
      <m:oMath>
        <m:r>
          <w:del w:id="157" w:author="Ian Hussey" w:date="2023-02-17T12:53:00Z">
            <w:rPr>
              <w:rFonts w:ascii="Cambria Math" w:hAnsi="Cambria Math"/>
            </w:rPr>
            <m:t>α</m:t>
          </w:del>
        </m:r>
      </m:oMath>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0F9CF522"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ins w:id="158" w:author="Ian Hussey" w:date="2023-02-17T12:55:00Z">
        <w:r w:rsidR="00A22617" w:rsidRPr="00A22617">
          <w:t>ω</w:t>
        </w:r>
      </w:ins>
      <m:oMath>
        <m:r>
          <w:del w:id="159" w:author="Ian Hussey" w:date="2023-02-17T12:55:00Z">
            <w:rPr>
              <w:rFonts w:ascii="Cambria Math" w:hAnsi="Cambria Math"/>
            </w:rPr>
            <m:t>ω</m:t>
          </w:del>
        </m:r>
      </m:oMath>
      <w:r w:rsidRPr="003D7456">
        <w:t xml:space="preserve">, ICC, or split-half reliability). </w:t>
      </w:r>
    </w:p>
    <w:p w14:paraId="17EFA199" w14:textId="3FED4B5B"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ins w:id="160" w:author="Ian Hussey" w:date="2023-02-17T12:54:00Z">
        <w:r w:rsidR="00FB62AC" w:rsidRPr="003D7456">
          <w:t>α</w:t>
        </w:r>
        <w:r w:rsidR="00FB62AC">
          <w:t xml:space="preserve"> </w:t>
        </w:r>
      </w:ins>
      <m:oMath>
        <m:r>
          <w:del w:id="161" w:author="Ian Hussey" w:date="2023-02-17T12:54:00Z">
            <w:rPr>
              <w:rFonts w:ascii="Cambria Math" w:hAnsi="Cambria Math"/>
            </w:rPr>
            <m:t>α</m:t>
          </w:del>
        </m:r>
      </m:oMath>
      <w:del w:id="162" w:author="Ian Hussey" w:date="2023-02-17T12:54:00Z">
        <w:r w:rsidRPr="003D7456" w:rsidDel="00FB62AC">
          <w:delText xml:space="preserve"> </w:delText>
        </w:r>
      </w:del>
      <w:r w:rsidRPr="003D7456">
        <w:t>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rsidP="00246B8C">
      <w:r w:rsidRPr="003D7456">
        <w:t xml:space="preserve">Finally, we use the term </w:t>
      </w:r>
      <w:hyperlink r:id="rId39">
        <w:r w:rsidRPr="003D7456">
          <w:rPr>
            <w:color w:val="000000"/>
          </w:rPr>
          <w:t>α</w:t>
        </w:r>
      </w:hyperlink>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163" w:name="_q2dpq9p4y1f3" w:colFirst="0" w:colLast="0"/>
      <w:bookmarkEnd w:id="163"/>
      <w:r w:rsidRPr="003D7456">
        <w:t>Conclusion</w:t>
      </w:r>
    </w:p>
    <w:p w14:paraId="43B5A5C6" w14:textId="5DEB1434" w:rsidR="00EA61B4" w:rsidRPr="003D7456" w:rsidRDefault="00000000" w:rsidP="00246B8C">
      <w:pPr>
        <w:rPr>
          <w:color w:val="000000"/>
        </w:rPr>
      </w:pPr>
      <w:r w:rsidRPr="003D7456">
        <w:t xml:space="preserve">The distributions of Cronbach’s </w:t>
      </w:r>
      <w:hyperlink r:id="rId40">
        <w:r w:rsidRPr="003D7456">
          <w:rPr>
            <w:color w:val="000000"/>
          </w:rPr>
          <w:t>α</w:t>
        </w:r>
      </w:hyperlink>
      <w:r w:rsidRPr="003D7456">
        <w:t xml:space="preserve"> values in large samples from the psychology and I/O literatures show excesses of </w:t>
      </w:r>
      <w:hyperlink r:id="rId41">
        <w:r w:rsidRPr="003D7456">
          <w:rPr>
            <w:color w:val="000000"/>
          </w:rPr>
          <w:t>α</w:t>
        </w:r>
      </w:hyperlink>
      <w:r w:rsidRPr="003D7456">
        <w:t xml:space="preserve"> values at commonly used thresholds. Features of the distribution suggest that these excesses are not solely driven by a benign selection for high true reliability, but may be biased by publication bias and/or </w:t>
      </w:r>
      <w:hyperlink r:id="rId42">
        <w:r w:rsidRPr="003D7456">
          <w:rPr>
            <w:color w:val="000000"/>
          </w:rPr>
          <w:t>α</w:t>
        </w:r>
      </w:hyperlink>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hyperlink r:id="rId43">
        <w:r w:rsidRPr="003D7456">
          <w:rPr>
            <w:color w:val="000000"/>
          </w:rPr>
          <w:t>α</w:t>
        </w:r>
      </w:hyperlink>
      <w:hyperlink r:id="rId44">
        <w:r w:rsidRPr="003D7456">
          <w:rPr>
            <w:color w:val="000000"/>
          </w:rPr>
          <w:t xml:space="preserve"> </w:t>
        </w:r>
      </w:hyperlink>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 xml:space="preserve">(i.e., analogous to what has been done with </w:t>
      </w:r>
      <w:r w:rsidR="00DB6C12" w:rsidRPr="00BE1DCD">
        <w:rPr>
          <w:i/>
          <w:iCs/>
        </w:rPr>
        <w:t>p</w:t>
      </w:r>
      <w:r w:rsidR="00DB6C12" w:rsidRPr="003D7456">
        <w:t>-values: Scheel et al., 2021)</w:t>
      </w:r>
      <w:r w:rsidRPr="003D7456">
        <w:fldChar w:fldCharType="end"/>
      </w:r>
      <w:r w:rsidRPr="003D7456">
        <w:t xml:space="preserve">. Just like </w:t>
      </w:r>
      <w:r w:rsidRPr="003D7456">
        <w:rPr>
          <w:i/>
        </w:rPr>
        <w:t>p</w:t>
      </w:r>
      <w:r w:rsidRPr="003D7456">
        <w:t xml:space="preserve">-hacking, </w:t>
      </w:r>
      <w:hyperlink r:id="rId45">
        <w:r w:rsidRPr="003D7456">
          <w:rPr>
            <w:color w:val="000000"/>
          </w:rPr>
          <w:t>α</w:t>
        </w:r>
      </w:hyperlink>
      <w:r w:rsidRPr="003D7456">
        <w:t xml:space="preserve">-hacking occurs when researchers overfit to in-sample data by exploiting researcher degrees of freedom, wittingly or not. Just like </w:t>
      </w:r>
      <w:r w:rsidRPr="003D7456">
        <w:rPr>
          <w:i/>
        </w:rPr>
        <w:t>p</w:t>
      </w:r>
      <w:r w:rsidRPr="003D7456">
        <w:t xml:space="preserve">-hacking, </w:t>
      </w:r>
      <w:hyperlink r:id="rId46">
        <w:r w:rsidRPr="003D7456">
          <w:rPr>
            <w:color w:val="000000"/>
          </w:rPr>
          <w:t>α</w:t>
        </w:r>
      </w:hyperlink>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α-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22ECA005" w:rsidR="00EA61B4" w:rsidRPr="003D7456" w:rsidRDefault="00000000" w:rsidP="00246B8C">
      <w:r w:rsidRPr="003D7456">
        <w:t xml:space="preserve">Previous research has discussed at length the misuse of </w:t>
      </w:r>
      <w:hyperlink r:id="rId47">
        <w:r w:rsidRPr="003D7456">
          <w:t>α</w:t>
        </w:r>
      </w:hyperlink>
      <w:r w:rsidRPr="003D7456">
        <w:t xml:space="preserve"> and the issues of using thresholds for </w:t>
      </w:r>
      <w:r w:rsidRPr="003D7456">
        <w:lastRenderedPageBreak/>
        <w:t xml:space="preserve">decision making, all with very limited impact on the continued (mis)use of </w:t>
      </w:r>
      <w:hyperlink r:id="rId48">
        <w:r w:rsidRPr="003D7456">
          <w:t>α</w:t>
        </w:r>
      </w:hyperlink>
      <w:r w:rsidRPr="003D7456">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49">
        <w:r w:rsidRPr="003D7456">
          <w:rPr>
            <w:color w:val="000000"/>
          </w:rPr>
          <w:t>(2020)</w:t>
        </w:r>
      </w:hyperlink>
      <w:r w:rsidRPr="003D7456">
        <w:rPr>
          <w:color w:val="000000"/>
        </w:rPr>
        <w:t xml:space="preserve">. This includes the content and implementation of measures </w:t>
      </w:r>
      <w:hyperlink r:id="rId50">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164" w:name="_td2hvrdyp3uk" w:colFirst="0" w:colLast="0"/>
      <w:bookmarkEnd w:id="16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51">
        <w:r w:rsidRPr="003D7456">
          <w:rPr>
            <w:color w:val="1155CC"/>
            <w:u w:val="single"/>
          </w:rPr>
          <w:t>ian.hussey@rub.de</w:t>
        </w:r>
      </w:hyperlink>
      <w:r w:rsidRPr="003D7456">
        <w:t xml:space="preserve">), Ruhr University Bochum, Germany. ORCID </w:t>
      </w:r>
      <w:hyperlink r:id="rId52">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53">
        <w:r w:rsidRPr="003D7456">
          <w:rPr>
            <w:color w:val="1155CC"/>
            <w:u w:val="single"/>
          </w:rPr>
          <w:t>0000-0002-1767-1367</w:t>
        </w:r>
      </w:hyperlink>
      <w:r w:rsidRPr="003D7456">
        <w:t xml:space="preserve">; Frank Bosco, Virginia Commonwealth University, USA. ORCID </w:t>
      </w:r>
      <w:hyperlink r:id="rId54">
        <w:r w:rsidRPr="003D7456">
          <w:rPr>
            <w:color w:val="1155CC"/>
            <w:u w:val="single"/>
          </w:rPr>
          <w:t>0000-0002-3497-4335</w:t>
        </w:r>
      </w:hyperlink>
      <w:r w:rsidRPr="003D7456">
        <w:t xml:space="preserve">; Malte Elson, University of Bern, Switzerland. ORCID </w:t>
      </w:r>
      <w:hyperlink r:id="rId55">
        <w:r w:rsidRPr="003D7456">
          <w:rPr>
            <w:color w:val="1155CC"/>
            <w:u w:val="single"/>
          </w:rPr>
          <w:t>0000-0001-7806-9583</w:t>
        </w:r>
      </w:hyperlink>
      <w:r w:rsidRPr="003D7456">
        <w:t xml:space="preserve">; Ruben Arslan, University of Leipzig, Germany. ORCID </w:t>
      </w:r>
      <w:hyperlink r:id="rId56">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165" w:name="_1y8ccjcpw584" w:colFirst="0" w:colLast="0"/>
      <w:bookmarkEnd w:id="165"/>
      <w:r w:rsidRPr="003D7456">
        <w:t>References</w:t>
      </w:r>
    </w:p>
    <w:p w14:paraId="50E95B07" w14:textId="77777777" w:rsidR="000A600B" w:rsidRPr="000A600B" w:rsidRDefault="00000000" w:rsidP="000A600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0A600B" w:rsidRPr="000A600B">
        <w:t xml:space="preserve">Allen, M. J., &amp; Yen, W. M. (2002). </w:t>
      </w:r>
      <w:r w:rsidR="000A600B" w:rsidRPr="000A600B">
        <w:rPr>
          <w:i/>
          <w:iCs/>
        </w:rPr>
        <w:t>Introduction to measurement theory</w:t>
      </w:r>
      <w:r w:rsidR="000A600B" w:rsidRPr="000A600B">
        <w:t>. Waveland Press.</w:t>
      </w:r>
    </w:p>
    <w:p w14:paraId="235603EC" w14:textId="77777777" w:rsidR="000A600B" w:rsidRPr="000A600B" w:rsidRDefault="000A600B" w:rsidP="000A600B">
      <w:pPr>
        <w:pStyle w:val="Bibliography"/>
      </w:pPr>
      <w:r w:rsidRPr="000A600B">
        <w:t xml:space="preserve">Bakker, M., van Dijk, A., &amp; Wicherts, J. M. (2012). The rules of the game called psychological science. </w:t>
      </w:r>
      <w:r w:rsidRPr="000A600B">
        <w:rPr>
          <w:i/>
          <w:iCs/>
        </w:rPr>
        <w:t>Perspectives on Psychological Science</w:t>
      </w:r>
      <w:r w:rsidRPr="000A600B">
        <w:t xml:space="preserve">, </w:t>
      </w:r>
      <w:r w:rsidRPr="000A600B">
        <w:rPr>
          <w:i/>
          <w:iCs/>
        </w:rPr>
        <w:t>7</w:t>
      </w:r>
      <w:r w:rsidRPr="000A600B">
        <w:t>(6), 543–554. https://doi.org/10.1177/1745691612459060</w:t>
      </w:r>
    </w:p>
    <w:p w14:paraId="35E1292F" w14:textId="77777777" w:rsidR="000A600B" w:rsidRPr="000A600B" w:rsidRDefault="000A600B" w:rsidP="000A600B">
      <w:pPr>
        <w:pStyle w:val="Bibliography"/>
      </w:pPr>
      <w:r w:rsidRPr="000A600B">
        <w:t xml:space="preserve">Bosco, F. A., Aguinis, H., Singh, K., Field, J. G., &amp; Pierce, C. A. (2015). Correlational effect size </w:t>
      </w:r>
      <w:r w:rsidRPr="000A600B">
        <w:t xml:space="preserve">benchmarks. </w:t>
      </w:r>
      <w:r w:rsidRPr="000A600B">
        <w:rPr>
          <w:i/>
          <w:iCs/>
        </w:rPr>
        <w:t>Journal of Applied Psychology</w:t>
      </w:r>
      <w:r w:rsidRPr="000A600B">
        <w:t xml:space="preserve">, </w:t>
      </w:r>
      <w:r w:rsidRPr="000A600B">
        <w:rPr>
          <w:i/>
          <w:iCs/>
        </w:rPr>
        <w:t>100</w:t>
      </w:r>
      <w:r w:rsidRPr="000A600B">
        <w:t>, 431–449. https://doi.org/10.1037/a0038047</w:t>
      </w:r>
    </w:p>
    <w:p w14:paraId="19F5CF9C" w14:textId="77777777" w:rsidR="000A600B" w:rsidRPr="000A600B" w:rsidRDefault="000A600B" w:rsidP="000A600B">
      <w:pPr>
        <w:pStyle w:val="Bibliography"/>
      </w:pPr>
      <w:r w:rsidRPr="000A600B">
        <w:t xml:space="preserve">Bosco, F. A., Field, J. G., Larsen, K. R., Chang, Y., &amp; Uggerslev, K. L. (2020). Advancing meta-analysis with knowledge-management platforms: Using metaBUS in psychology. </w:t>
      </w:r>
      <w:r w:rsidRPr="000A600B">
        <w:rPr>
          <w:i/>
          <w:iCs/>
        </w:rPr>
        <w:t>Advances in Methods and Practices in Psychological Science</w:t>
      </w:r>
      <w:r w:rsidRPr="000A600B">
        <w:t xml:space="preserve">, </w:t>
      </w:r>
      <w:r w:rsidRPr="000A600B">
        <w:rPr>
          <w:i/>
          <w:iCs/>
        </w:rPr>
        <w:t>3</w:t>
      </w:r>
      <w:r w:rsidRPr="000A600B">
        <w:t>, 124–137. https://doi.org/10.1177/2515245919882693</w:t>
      </w:r>
    </w:p>
    <w:p w14:paraId="062A5DDB" w14:textId="77777777" w:rsidR="000A600B" w:rsidRPr="000A600B" w:rsidRDefault="000A600B" w:rsidP="000A600B">
      <w:pPr>
        <w:pStyle w:val="Bibliography"/>
      </w:pPr>
      <w:r w:rsidRPr="000A600B">
        <w:t xml:space="preserve">Bosco, F. A., Steel, P., Oswald, F., Uggerslev, K., &amp; Field, J. (2015). Cloud-based Meta-analysis to Bridge Science and Practice: Welcome to metaBUS. </w:t>
      </w:r>
      <w:r w:rsidRPr="000A600B">
        <w:rPr>
          <w:i/>
          <w:iCs/>
        </w:rPr>
        <w:t>Personnel Assessment and Decisions</w:t>
      </w:r>
      <w:r w:rsidRPr="000A600B">
        <w:t xml:space="preserve">, </w:t>
      </w:r>
      <w:r w:rsidRPr="000A600B">
        <w:rPr>
          <w:i/>
          <w:iCs/>
        </w:rPr>
        <w:t>1</w:t>
      </w:r>
      <w:r w:rsidRPr="000A600B">
        <w:t>(1). https://doi.org/10.25035/pad.2015.002</w:t>
      </w:r>
    </w:p>
    <w:p w14:paraId="225F474B" w14:textId="77777777" w:rsidR="000A600B" w:rsidRPr="000A600B" w:rsidRDefault="000A600B" w:rsidP="000A600B">
      <w:pPr>
        <w:pStyle w:val="Bibliography"/>
      </w:pPr>
      <w:r w:rsidRPr="000A600B">
        <w:t xml:space="preserve">Bosco, F. A., Uggerslev, K. L., &amp; Steel, P. (2017). MetaBUS as a vehicle for facilitating meta-analysis. </w:t>
      </w:r>
      <w:r w:rsidRPr="000A600B">
        <w:rPr>
          <w:i/>
          <w:iCs/>
        </w:rPr>
        <w:t>Human Resource Management Review</w:t>
      </w:r>
      <w:r w:rsidRPr="000A600B">
        <w:t xml:space="preserve">, </w:t>
      </w:r>
      <w:r w:rsidRPr="000A600B">
        <w:rPr>
          <w:i/>
          <w:iCs/>
        </w:rPr>
        <w:t>27</w:t>
      </w:r>
      <w:r w:rsidRPr="000A600B">
        <w:t>, 237–254. https://doi.org/10.1016/j.hrmr.2016.09.013</w:t>
      </w:r>
    </w:p>
    <w:p w14:paraId="3C3ECC95" w14:textId="77777777" w:rsidR="000A600B" w:rsidRPr="000A600B" w:rsidRDefault="000A600B" w:rsidP="000A600B">
      <w:pPr>
        <w:pStyle w:val="Bibliography"/>
      </w:pPr>
      <w:r w:rsidRPr="000A600B">
        <w:t xml:space="preserve">Breakwell, G. M., Smith, J. A., &amp; Wright, D. B. (2012). </w:t>
      </w:r>
      <w:r w:rsidRPr="000A600B">
        <w:rPr>
          <w:i/>
          <w:iCs/>
        </w:rPr>
        <w:t>Research methods in psychology: Approaches and methods</w:t>
      </w:r>
      <w:r w:rsidRPr="000A600B">
        <w:t xml:space="preserve"> (4th ed.). Sage.</w:t>
      </w:r>
    </w:p>
    <w:p w14:paraId="503B3CC8" w14:textId="77777777" w:rsidR="000A600B" w:rsidRPr="000A600B" w:rsidRDefault="000A600B" w:rsidP="000A600B">
      <w:pPr>
        <w:pStyle w:val="Bibliography"/>
      </w:pPr>
      <w:r w:rsidRPr="000A600B">
        <w:t xml:space="preserve">Cortina, J. M. (1993). What is coefficient alpha? An examination of theory and applications. </w:t>
      </w:r>
      <w:r w:rsidRPr="000A600B">
        <w:rPr>
          <w:i/>
          <w:iCs/>
        </w:rPr>
        <w:t>Journal of Applied Psychology</w:t>
      </w:r>
      <w:r w:rsidRPr="000A600B">
        <w:t xml:space="preserve">, </w:t>
      </w:r>
      <w:r w:rsidRPr="000A600B">
        <w:rPr>
          <w:i/>
          <w:iCs/>
        </w:rPr>
        <w:t>78</w:t>
      </w:r>
      <w:r w:rsidRPr="000A600B">
        <w:t>(1), 98–104. https://doi.org/10.1037/0021-9010.78.1.98</w:t>
      </w:r>
    </w:p>
    <w:p w14:paraId="0B979788" w14:textId="77777777" w:rsidR="000A600B" w:rsidRPr="000A600B" w:rsidRDefault="000A600B" w:rsidP="000A600B">
      <w:pPr>
        <w:pStyle w:val="Bibliography"/>
      </w:pPr>
      <w:r w:rsidRPr="000A600B">
        <w:t xml:space="preserve">Cronbach, L. J. (1951). Coefficient alpha and the internal structure of tests. </w:t>
      </w:r>
      <w:r w:rsidRPr="000A600B">
        <w:rPr>
          <w:i/>
          <w:iCs/>
        </w:rPr>
        <w:t>Psychometrika</w:t>
      </w:r>
      <w:r w:rsidRPr="000A600B">
        <w:t xml:space="preserve">, </w:t>
      </w:r>
      <w:r w:rsidRPr="000A600B">
        <w:rPr>
          <w:i/>
          <w:iCs/>
        </w:rPr>
        <w:t>16</w:t>
      </w:r>
      <w:r w:rsidRPr="000A600B">
        <w:t>(3), 297–334.</w:t>
      </w:r>
    </w:p>
    <w:p w14:paraId="519CEBD6" w14:textId="77777777" w:rsidR="000A600B" w:rsidRPr="000A600B" w:rsidRDefault="000A600B" w:rsidP="000A600B">
      <w:pPr>
        <w:pStyle w:val="Bibliography"/>
      </w:pPr>
      <w:r w:rsidRPr="000A600B">
        <w:t xml:space="preserve">Elson, M. (2019). Examining Psychological Science Through Systematic Meta-Method Analysis: A Call for Research. </w:t>
      </w:r>
      <w:r w:rsidRPr="000A600B">
        <w:rPr>
          <w:i/>
          <w:iCs/>
        </w:rPr>
        <w:t>Advances in Methods and Practices in Psychological Science</w:t>
      </w:r>
      <w:r w:rsidRPr="000A600B">
        <w:t xml:space="preserve">, </w:t>
      </w:r>
      <w:r w:rsidRPr="000A600B">
        <w:rPr>
          <w:i/>
          <w:iCs/>
        </w:rPr>
        <w:t>2</w:t>
      </w:r>
      <w:r w:rsidRPr="000A600B">
        <w:t>(4), 350–363. https://doi.org/10.1177/2515245919863296</w:t>
      </w:r>
    </w:p>
    <w:p w14:paraId="0C1049C3" w14:textId="77777777" w:rsidR="000A600B" w:rsidRPr="000A600B" w:rsidRDefault="000A600B" w:rsidP="000A600B">
      <w:pPr>
        <w:pStyle w:val="Bibliography"/>
      </w:pPr>
      <w:r w:rsidRPr="000A600B">
        <w:t xml:space="preserve">Firke, S., Denney, B., Haid, C., Knight, R., Grosser, M., &amp; Zadra, J. (2021). </w:t>
      </w:r>
      <w:r w:rsidRPr="000A600B">
        <w:rPr>
          <w:i/>
          <w:iCs/>
        </w:rPr>
        <w:t>janitor: Simple Tools for Examining and Cleaning Dirty Data</w:t>
      </w:r>
      <w:r w:rsidRPr="000A600B">
        <w:t xml:space="preserve"> (2.1.0). https://CRAN.R-project.org/package=janitor</w:t>
      </w:r>
    </w:p>
    <w:p w14:paraId="67EA6939" w14:textId="77777777" w:rsidR="000A600B" w:rsidRPr="000A600B" w:rsidRDefault="000A600B" w:rsidP="000A600B">
      <w:pPr>
        <w:pStyle w:val="Bibliography"/>
      </w:pPr>
      <w:r w:rsidRPr="000A600B">
        <w:t xml:space="preserve">Flake, J. K., Davidson, I. J., Wong, O., &amp; Pek, J. (2022). Construct validity and the validity of replication studies: A systematic review. </w:t>
      </w:r>
      <w:r w:rsidRPr="000A600B">
        <w:rPr>
          <w:i/>
          <w:iCs/>
        </w:rPr>
        <w:t>American Psychologist</w:t>
      </w:r>
      <w:r w:rsidRPr="000A600B">
        <w:t xml:space="preserve">, </w:t>
      </w:r>
      <w:r w:rsidRPr="000A600B">
        <w:rPr>
          <w:i/>
          <w:iCs/>
        </w:rPr>
        <w:t>77</w:t>
      </w:r>
      <w:r w:rsidRPr="000A600B">
        <w:t>, 576–588. https://doi.org/10.1037/amp0001006</w:t>
      </w:r>
    </w:p>
    <w:p w14:paraId="26D39011" w14:textId="77777777" w:rsidR="000A600B" w:rsidRPr="000A600B" w:rsidRDefault="000A600B" w:rsidP="000A600B">
      <w:pPr>
        <w:pStyle w:val="Bibliography"/>
      </w:pPr>
      <w:r w:rsidRPr="000A600B">
        <w:t xml:space="preserve">Flake, J. K., &amp; Fried, E. I. (2020). Measurement Schmeasurement: Questionable Measurement Practices and How to Avoid Them. </w:t>
      </w:r>
      <w:r w:rsidRPr="000A600B">
        <w:rPr>
          <w:i/>
          <w:iCs/>
        </w:rPr>
        <w:t>Advances in Methods and Practices in Psychological Science</w:t>
      </w:r>
      <w:r w:rsidRPr="000A600B">
        <w:t xml:space="preserve">, </w:t>
      </w:r>
      <w:r w:rsidRPr="000A600B">
        <w:rPr>
          <w:i/>
          <w:iCs/>
        </w:rPr>
        <w:t>3</w:t>
      </w:r>
      <w:r w:rsidRPr="000A600B">
        <w:t>(4), 456–465. https://doi.org/10.1177/2515245920952393</w:t>
      </w:r>
    </w:p>
    <w:p w14:paraId="1D4AA648" w14:textId="77777777" w:rsidR="000A600B" w:rsidRPr="000A600B" w:rsidRDefault="000A600B" w:rsidP="000A600B">
      <w:pPr>
        <w:pStyle w:val="Bibliography"/>
      </w:pPr>
      <w:r w:rsidRPr="000A600B">
        <w:t xml:space="preserve">Flake, J. K., Pek, J., &amp; Hehman, E. (2017). Construct Validation in Social and Personality Research: Current Practice and Recommendations. </w:t>
      </w:r>
      <w:r w:rsidRPr="000A600B">
        <w:rPr>
          <w:i/>
          <w:iCs/>
        </w:rPr>
        <w:t>Social Psychological and Personality Science</w:t>
      </w:r>
      <w:r w:rsidRPr="000A600B">
        <w:t xml:space="preserve">, </w:t>
      </w:r>
      <w:r w:rsidRPr="000A600B">
        <w:rPr>
          <w:i/>
          <w:iCs/>
        </w:rPr>
        <w:t>8</w:t>
      </w:r>
      <w:r w:rsidRPr="000A600B">
        <w:t>(4), 370–378. https://doi.org/10.1177/1948550617693063</w:t>
      </w:r>
    </w:p>
    <w:p w14:paraId="53D9E448" w14:textId="77777777" w:rsidR="000A600B" w:rsidRPr="000A600B" w:rsidRDefault="000A600B" w:rsidP="000A600B">
      <w:pPr>
        <w:pStyle w:val="Bibliography"/>
      </w:pPr>
      <w:r w:rsidRPr="000A600B">
        <w:t xml:space="preserve">Gigerenzer, G. (2018). Statistical Rituals: The Replication Delusion and How We Got There. </w:t>
      </w:r>
      <w:r w:rsidRPr="000A600B">
        <w:rPr>
          <w:i/>
          <w:iCs/>
        </w:rPr>
        <w:lastRenderedPageBreak/>
        <w:t>Advances in Methods and Practices in Psychological Science</w:t>
      </w:r>
      <w:r w:rsidRPr="000A600B">
        <w:t xml:space="preserve">, </w:t>
      </w:r>
      <w:r w:rsidRPr="000A600B">
        <w:rPr>
          <w:i/>
          <w:iCs/>
        </w:rPr>
        <w:t>1</w:t>
      </w:r>
      <w:r w:rsidRPr="000A600B">
        <w:t>(2), 198–218. https://doi.org/10.1177/2515245918771329</w:t>
      </w:r>
    </w:p>
    <w:p w14:paraId="69178CF9" w14:textId="77777777" w:rsidR="000A600B" w:rsidRPr="000A600B" w:rsidRDefault="000A600B" w:rsidP="000A600B">
      <w:pPr>
        <w:pStyle w:val="Bibliography"/>
      </w:pPr>
      <w:r w:rsidRPr="000A600B">
        <w:t xml:space="preserve">Hartgerink, C. H. J., van Aert, R. C. M., Nuijten, M. B., Wicherts, J. M., &amp; van Assen, M. A. L. M. (2016). Distributions of p-values smaller than .05 in psychology: What is going on? </w:t>
      </w:r>
      <w:r w:rsidRPr="000A600B">
        <w:rPr>
          <w:i/>
          <w:iCs/>
        </w:rPr>
        <w:t>PeerJ</w:t>
      </w:r>
      <w:r w:rsidRPr="000A600B">
        <w:t xml:space="preserve">, </w:t>
      </w:r>
      <w:r w:rsidRPr="000A600B">
        <w:rPr>
          <w:i/>
          <w:iCs/>
        </w:rPr>
        <w:t>4</w:t>
      </w:r>
      <w:r w:rsidRPr="000A600B">
        <w:t>, e1935. https://doi.org/10.7717/peerj.1935</w:t>
      </w:r>
    </w:p>
    <w:p w14:paraId="47881F19" w14:textId="77777777" w:rsidR="000A600B" w:rsidRPr="000A600B" w:rsidRDefault="000A600B" w:rsidP="000A600B">
      <w:pPr>
        <w:pStyle w:val="Bibliography"/>
      </w:pPr>
      <w:r w:rsidRPr="000A600B">
        <w:t xml:space="preserve">Heo, M., Kim, N., &amp; Faith, M. S. (2015). Statistical power as a function of Cronbach alpha of instrument questionnaire items. </w:t>
      </w:r>
      <w:r w:rsidRPr="000A600B">
        <w:rPr>
          <w:i/>
          <w:iCs/>
        </w:rPr>
        <w:t>BMC Medical Research Methodology</w:t>
      </w:r>
      <w:r w:rsidRPr="000A600B">
        <w:t xml:space="preserve">, </w:t>
      </w:r>
      <w:r w:rsidRPr="000A600B">
        <w:rPr>
          <w:i/>
          <w:iCs/>
        </w:rPr>
        <w:t>15</w:t>
      </w:r>
      <w:r w:rsidRPr="000A600B">
        <w:t>(1). https://doi.org/10.1186/s12874-015-0070-6</w:t>
      </w:r>
    </w:p>
    <w:p w14:paraId="4C1DD879" w14:textId="77777777" w:rsidR="000A600B" w:rsidRPr="000A600B" w:rsidRDefault="000A600B" w:rsidP="000A600B">
      <w:pPr>
        <w:pStyle w:val="Bibliography"/>
      </w:pPr>
      <w:r w:rsidRPr="000A600B">
        <w:t xml:space="preserve">Hothorn, T., Winell, H., Hornik, K., van de Wiel, M. A., &amp; Zeileis, A. (2021). </w:t>
      </w:r>
      <w:r w:rsidRPr="000A600B">
        <w:rPr>
          <w:i/>
          <w:iCs/>
        </w:rPr>
        <w:t>coin: Conditional Inference Procedures in a Permutation Test Framework</w:t>
      </w:r>
      <w:r w:rsidRPr="000A600B">
        <w:t xml:space="preserve"> (1.4-2). https://CRAN.R-project.org/package=coin</w:t>
      </w:r>
    </w:p>
    <w:p w14:paraId="3006845B" w14:textId="77777777" w:rsidR="000A600B" w:rsidRPr="000A600B" w:rsidRDefault="000A600B" w:rsidP="000A600B">
      <w:pPr>
        <w:pStyle w:val="Bibliography"/>
      </w:pPr>
      <w:r w:rsidRPr="000A600B">
        <w:t xml:space="preserve">Howitt, D., &amp; Cramer, D. (2020). </w:t>
      </w:r>
      <w:r w:rsidRPr="000A600B">
        <w:rPr>
          <w:i/>
          <w:iCs/>
        </w:rPr>
        <w:t>Research methods in psychology</w:t>
      </w:r>
      <w:r w:rsidRPr="000A600B">
        <w:t xml:space="preserve"> (6th ed.). Pearson.</w:t>
      </w:r>
    </w:p>
    <w:p w14:paraId="05106E34" w14:textId="77777777" w:rsidR="000A600B" w:rsidRPr="000A600B" w:rsidRDefault="000A600B" w:rsidP="000A600B">
      <w:pPr>
        <w:pStyle w:val="Bibliography"/>
      </w:pPr>
      <w:r w:rsidRPr="000A600B">
        <w:t xml:space="preserve">Lance, C. E., Butts, M. M., &amp; Michels, L. C. (2006). The Sources of Four Commonly Reported Cutoff Criteria: What Did They Really Say? </w:t>
      </w:r>
      <w:r w:rsidRPr="000A600B">
        <w:rPr>
          <w:i/>
          <w:iCs/>
        </w:rPr>
        <w:t>Organizational Research Methods</w:t>
      </w:r>
      <w:r w:rsidRPr="000A600B">
        <w:t xml:space="preserve">, </w:t>
      </w:r>
      <w:r w:rsidRPr="000A600B">
        <w:rPr>
          <w:i/>
          <w:iCs/>
        </w:rPr>
        <w:t>9</w:t>
      </w:r>
      <w:r w:rsidRPr="000A600B">
        <w:t>(2), 202–220. https://doi.org/10.1177/1094428105284919</w:t>
      </w:r>
    </w:p>
    <w:p w14:paraId="62607DE1" w14:textId="77777777" w:rsidR="000A600B" w:rsidRPr="000A600B" w:rsidRDefault="000A600B" w:rsidP="000A600B">
      <w:pPr>
        <w:pStyle w:val="Bibliography"/>
      </w:pPr>
      <w:r w:rsidRPr="000A600B">
        <w:t xml:space="preserve">Lilienfeld, S. O., &amp; Strother, A. N. (2020). Psychological measurement and the replication crisis: Four sacred cows. </w:t>
      </w:r>
      <w:r w:rsidRPr="000A600B">
        <w:rPr>
          <w:i/>
          <w:iCs/>
        </w:rPr>
        <w:t>Canadian Psychology / Psychologie Canadienne</w:t>
      </w:r>
      <w:r w:rsidRPr="000A600B">
        <w:t xml:space="preserve">, </w:t>
      </w:r>
      <w:r w:rsidRPr="000A600B">
        <w:rPr>
          <w:i/>
          <w:iCs/>
        </w:rPr>
        <w:t>61</w:t>
      </w:r>
      <w:r w:rsidRPr="000A600B">
        <w:t>, 281–288. https://doi.org/10.1037/cap0000236</w:t>
      </w:r>
    </w:p>
    <w:p w14:paraId="2ACA1B66" w14:textId="77777777" w:rsidR="000A600B" w:rsidRPr="000A600B" w:rsidRDefault="000A600B" w:rsidP="000A600B">
      <w:pPr>
        <w:pStyle w:val="Bibliography"/>
      </w:pPr>
      <w:r w:rsidRPr="000A600B">
        <w:t xml:space="preserve">Masicampo, E. J., &amp; Lalande, D. R. (2012). A peculiar prevalence of p values just below .05. </w:t>
      </w:r>
      <w:r w:rsidRPr="000A600B">
        <w:rPr>
          <w:i/>
          <w:iCs/>
        </w:rPr>
        <w:t>The Quarterly Journal of Experimental Psychology</w:t>
      </w:r>
      <w:r w:rsidRPr="000A600B">
        <w:t xml:space="preserve">, </w:t>
      </w:r>
      <w:r w:rsidRPr="000A600B">
        <w:rPr>
          <w:i/>
          <w:iCs/>
        </w:rPr>
        <w:t>65</w:t>
      </w:r>
      <w:r w:rsidRPr="000A600B">
        <w:t>(11), 2271–2279. https://doi.org/10.1080/17470218.2012.711335</w:t>
      </w:r>
    </w:p>
    <w:p w14:paraId="2689D8CB" w14:textId="77777777" w:rsidR="000A600B" w:rsidRPr="000A600B" w:rsidRDefault="000A600B" w:rsidP="000A600B">
      <w:pPr>
        <w:pStyle w:val="Bibliography"/>
      </w:pPr>
      <w:r w:rsidRPr="000A600B">
        <w:t xml:space="preserve">McDonald, R. P. (1999). Test homogeneity, reliability, and generalizability. In </w:t>
      </w:r>
      <w:r w:rsidRPr="000A600B">
        <w:rPr>
          <w:i/>
          <w:iCs/>
        </w:rPr>
        <w:t>Test theory: A unified approach</w:t>
      </w:r>
      <w:r w:rsidRPr="000A600B">
        <w:t xml:space="preserve"> (pp. 76–120). Lawrence Erlbaum Associates.</w:t>
      </w:r>
    </w:p>
    <w:p w14:paraId="114EBB31" w14:textId="77777777" w:rsidR="000A600B" w:rsidRPr="000A600B" w:rsidRDefault="000A600B" w:rsidP="000A600B">
      <w:pPr>
        <w:pStyle w:val="Bibliography"/>
      </w:pPr>
      <w:r w:rsidRPr="000A600B">
        <w:t xml:space="preserve">McQueen, R. A., &amp; Knussen, C. (2013). </w:t>
      </w:r>
      <w:r w:rsidRPr="000A600B">
        <w:rPr>
          <w:i/>
          <w:iCs/>
        </w:rPr>
        <w:t>Introduction to research methods and statistics in psychology: A practical guide to the undergraduate researcher</w:t>
      </w:r>
      <w:r w:rsidRPr="000A600B">
        <w:t xml:space="preserve"> (2nd ed.). Sage.</w:t>
      </w:r>
    </w:p>
    <w:p w14:paraId="146FF94E" w14:textId="77777777" w:rsidR="000A600B" w:rsidRPr="000A600B" w:rsidRDefault="000A600B" w:rsidP="000A600B">
      <w:pPr>
        <w:pStyle w:val="Bibliography"/>
      </w:pPr>
      <w:r w:rsidRPr="000A600B">
        <w:t xml:space="preserve">Morling, B. (2017). </w:t>
      </w:r>
      <w:r w:rsidRPr="000A600B">
        <w:rPr>
          <w:i/>
          <w:iCs/>
        </w:rPr>
        <w:t>Research methods in psychology: Evaluating a world of information</w:t>
      </w:r>
      <w:r w:rsidRPr="000A600B">
        <w:t xml:space="preserve"> (3rd ed.). WW Norton &amp; Company.</w:t>
      </w:r>
    </w:p>
    <w:p w14:paraId="26BBE926" w14:textId="77777777" w:rsidR="000A600B" w:rsidRPr="000A600B" w:rsidRDefault="000A600B" w:rsidP="000A600B">
      <w:pPr>
        <w:pStyle w:val="Bibliography"/>
      </w:pPr>
      <w:r w:rsidRPr="000A600B">
        <w:t xml:space="preserve">Murphy, K. R., &amp; Davidshofer, C. O. (2005). </w:t>
      </w:r>
      <w:r w:rsidRPr="000A600B">
        <w:rPr>
          <w:i/>
          <w:iCs/>
        </w:rPr>
        <w:t>Psychological Testing: Principles and Applications</w:t>
      </w:r>
      <w:r w:rsidRPr="000A600B">
        <w:t>. Pearson/Prentice Hall.</w:t>
      </w:r>
    </w:p>
    <w:p w14:paraId="11EC190B" w14:textId="77777777" w:rsidR="000A600B" w:rsidRPr="000A600B" w:rsidRDefault="000A600B" w:rsidP="000A600B">
      <w:pPr>
        <w:pStyle w:val="Bibliography"/>
      </w:pPr>
      <w:r w:rsidRPr="000A600B">
        <w:t xml:space="preserve">Nelson, L. D., Simmons, J., &amp; Simonsohn, U. (2018). Psychology’s Renaissance. </w:t>
      </w:r>
      <w:r w:rsidRPr="000A600B">
        <w:rPr>
          <w:i/>
          <w:iCs/>
        </w:rPr>
        <w:t>Annual Review of Psychology</w:t>
      </w:r>
      <w:r w:rsidRPr="000A600B">
        <w:t xml:space="preserve">, </w:t>
      </w:r>
      <w:r w:rsidRPr="000A600B">
        <w:rPr>
          <w:i/>
          <w:iCs/>
        </w:rPr>
        <w:t>69</w:t>
      </w:r>
      <w:r w:rsidRPr="000A600B">
        <w:t>(1), 511–534. https://doi.org/10.1146/annurev-psych-122216-011836</w:t>
      </w:r>
    </w:p>
    <w:p w14:paraId="2989845A" w14:textId="77777777" w:rsidR="000A600B" w:rsidRPr="000A600B" w:rsidRDefault="000A600B" w:rsidP="000A600B">
      <w:pPr>
        <w:pStyle w:val="Bibliography"/>
      </w:pPr>
      <w:r w:rsidRPr="000A600B">
        <w:t xml:space="preserve">Nuijten, M. B., Hartgerink, C. H. J., van Assen, M. A. L. M., Epskamp, S., &amp; Wicherts, J. M. (2015). </w:t>
      </w:r>
      <w:r w:rsidRPr="000A600B">
        <w:t xml:space="preserve">The prevalence of statistical reporting errors in psychology (1985–2013). </w:t>
      </w:r>
      <w:r w:rsidRPr="000A600B">
        <w:rPr>
          <w:i/>
          <w:iCs/>
        </w:rPr>
        <w:t>Behavior Research Methods</w:t>
      </w:r>
      <w:r w:rsidRPr="000A600B">
        <w:t>. https://doi.org/10.3758/s13428-015-0664-2</w:t>
      </w:r>
    </w:p>
    <w:p w14:paraId="1BA743DE" w14:textId="77777777" w:rsidR="000A600B" w:rsidRPr="000A600B" w:rsidRDefault="000A600B" w:rsidP="000A600B">
      <w:pPr>
        <w:pStyle w:val="Bibliography"/>
      </w:pPr>
      <w:r w:rsidRPr="000A600B">
        <w:t xml:space="preserve">Nunnally, J., &amp; Bernstein, I. (1994). </w:t>
      </w:r>
      <w:r w:rsidRPr="000A600B">
        <w:rPr>
          <w:i/>
          <w:iCs/>
        </w:rPr>
        <w:t>Psychometric Theory</w:t>
      </w:r>
      <w:r w:rsidRPr="000A600B">
        <w:t xml:space="preserve"> (3rd edition). McGraw-Hill.</w:t>
      </w:r>
    </w:p>
    <w:p w14:paraId="7AE366F3" w14:textId="77777777" w:rsidR="000A600B" w:rsidRPr="000A600B" w:rsidRDefault="000A600B" w:rsidP="000A600B">
      <w:pPr>
        <w:pStyle w:val="Bibliography"/>
      </w:pPr>
      <w:r w:rsidRPr="000A600B">
        <w:t xml:space="preserve">Parsons, S. (2018). Visualising two approaches to explore reliability-power relationships. </w:t>
      </w:r>
      <w:r w:rsidRPr="000A600B">
        <w:rPr>
          <w:i/>
          <w:iCs/>
        </w:rPr>
        <w:t>Preprint</w:t>
      </w:r>
      <w:r w:rsidRPr="000A600B">
        <w:t>. https://doi.org/10.31234/osf.io/qh5mf</w:t>
      </w:r>
    </w:p>
    <w:p w14:paraId="00F1672D" w14:textId="77777777" w:rsidR="000A600B" w:rsidRPr="000A600B" w:rsidRDefault="000A600B" w:rsidP="000A600B">
      <w:pPr>
        <w:pStyle w:val="Bibliography"/>
      </w:pPr>
      <w:r w:rsidRPr="000A600B">
        <w:t xml:space="preserve">Revelle, W. (2018). </w:t>
      </w:r>
      <w:r w:rsidRPr="000A600B">
        <w:rPr>
          <w:i/>
          <w:iCs/>
        </w:rPr>
        <w:t>psych: Procedures for Psychological, Psychometric, and Personality Research</w:t>
      </w:r>
      <w:r w:rsidRPr="000A600B">
        <w:t>. Northwestern University. https://CRAN.R-project.org/package=psych</w:t>
      </w:r>
    </w:p>
    <w:p w14:paraId="480FD63B" w14:textId="77777777" w:rsidR="000A600B" w:rsidRPr="000A600B" w:rsidRDefault="000A600B" w:rsidP="000A600B">
      <w:pPr>
        <w:pStyle w:val="Bibliography"/>
      </w:pPr>
      <w:r w:rsidRPr="000A600B">
        <w:t xml:space="preserve">Scheel, A. M., Schijen, M. R. M. J., &amp; Lakens, D. (2021). An Excess of Positive Results: Comparing the Standard Psychology Literature With Registered Reports. </w:t>
      </w:r>
      <w:r w:rsidRPr="000A600B">
        <w:rPr>
          <w:i/>
          <w:iCs/>
        </w:rPr>
        <w:t>Advances in Methods and Practices in Psychological Science</w:t>
      </w:r>
      <w:r w:rsidRPr="000A600B">
        <w:t xml:space="preserve">, </w:t>
      </w:r>
      <w:r w:rsidRPr="000A600B">
        <w:rPr>
          <w:i/>
          <w:iCs/>
        </w:rPr>
        <w:t>4</w:t>
      </w:r>
      <w:r w:rsidRPr="000A600B">
        <w:t>(2), 25152459211007468. https://doi.org/10.1177/25152459211007467</w:t>
      </w:r>
    </w:p>
    <w:p w14:paraId="229A67B5" w14:textId="77777777" w:rsidR="000A600B" w:rsidRPr="000A600B" w:rsidRDefault="000A600B" w:rsidP="000A600B">
      <w:pPr>
        <w:pStyle w:val="Bibliography"/>
      </w:pPr>
      <w:r w:rsidRPr="000A600B">
        <w:t xml:space="preserve">Schmidt, F. L., &amp; Hunter, J. E. (2015). </w:t>
      </w:r>
      <w:r w:rsidRPr="000A600B">
        <w:rPr>
          <w:i/>
          <w:iCs/>
        </w:rPr>
        <w:t>Methods of Meta-Analysis: Correcting Error and Bias in Research Findings</w:t>
      </w:r>
      <w:r w:rsidRPr="000A600B">
        <w:t>. SAGE Publications, Ltd. https://doi.org/10.4135/9781483398105</w:t>
      </w:r>
    </w:p>
    <w:p w14:paraId="18895AA1" w14:textId="77777777" w:rsidR="000A600B" w:rsidRPr="000A600B" w:rsidRDefault="000A600B" w:rsidP="000A600B">
      <w:pPr>
        <w:pStyle w:val="Bibliography"/>
      </w:pPr>
      <w:r w:rsidRPr="000A600B">
        <w:t xml:space="preserve">Schmitt, N. (1996). Uses and abuses of coefficient alpha. </w:t>
      </w:r>
      <w:r w:rsidRPr="000A600B">
        <w:rPr>
          <w:i/>
          <w:iCs/>
        </w:rPr>
        <w:t>Psychological Assessment</w:t>
      </w:r>
      <w:r w:rsidRPr="000A600B">
        <w:t xml:space="preserve">, </w:t>
      </w:r>
      <w:r w:rsidRPr="000A600B">
        <w:rPr>
          <w:i/>
          <w:iCs/>
        </w:rPr>
        <w:t>8</w:t>
      </w:r>
      <w:r w:rsidRPr="000A600B">
        <w:t>(4), 350–353. https://doi.org/10.1037/1040-3590.8.4.350</w:t>
      </w:r>
    </w:p>
    <w:p w14:paraId="68669E17" w14:textId="77777777" w:rsidR="000A600B" w:rsidRPr="000A600B" w:rsidRDefault="000A600B" w:rsidP="000A600B">
      <w:pPr>
        <w:pStyle w:val="Bibliography"/>
      </w:pPr>
      <w:r w:rsidRPr="000A600B">
        <w:t xml:space="preserve">Sheather, S. J. (2004). Density Estimation. </w:t>
      </w:r>
      <w:r w:rsidRPr="000A600B">
        <w:rPr>
          <w:i/>
          <w:iCs/>
        </w:rPr>
        <w:t>Statistical Science</w:t>
      </w:r>
      <w:r w:rsidRPr="000A600B">
        <w:t xml:space="preserve">, </w:t>
      </w:r>
      <w:r w:rsidRPr="000A600B">
        <w:rPr>
          <w:i/>
          <w:iCs/>
        </w:rPr>
        <w:t>19</w:t>
      </w:r>
      <w:r w:rsidRPr="000A600B">
        <w:t>(4), 588–597.</w:t>
      </w:r>
    </w:p>
    <w:p w14:paraId="43CBBCC2" w14:textId="77777777" w:rsidR="000A600B" w:rsidRPr="000A600B" w:rsidRDefault="000A600B" w:rsidP="000A600B">
      <w:pPr>
        <w:pStyle w:val="Bibliography"/>
      </w:pPr>
      <w:r w:rsidRPr="000A600B">
        <w:t xml:space="preserve">Sijtsma, K. (2009). On the Use, the Misuse, and the Very Limited Usefulness of Cronbach’s Alpha. </w:t>
      </w:r>
      <w:r w:rsidRPr="000A600B">
        <w:rPr>
          <w:i/>
          <w:iCs/>
        </w:rPr>
        <w:t>Psychometrika</w:t>
      </w:r>
      <w:r w:rsidRPr="000A600B">
        <w:t xml:space="preserve">, </w:t>
      </w:r>
      <w:r w:rsidRPr="000A600B">
        <w:rPr>
          <w:i/>
          <w:iCs/>
        </w:rPr>
        <w:t>74</w:t>
      </w:r>
      <w:r w:rsidRPr="000A600B">
        <w:t>(1), 107–120. https://doi.org/10.1007/s11336-008-9101-0</w:t>
      </w:r>
    </w:p>
    <w:p w14:paraId="7A154799" w14:textId="77777777" w:rsidR="000A600B" w:rsidRPr="000A600B" w:rsidRDefault="000A600B" w:rsidP="000A600B">
      <w:pPr>
        <w:pStyle w:val="Bibliography"/>
      </w:pPr>
      <w:r w:rsidRPr="000A600B">
        <w:t xml:space="preserve">Silverman, B. W. (1986). </w:t>
      </w:r>
      <w:r w:rsidRPr="000A600B">
        <w:rPr>
          <w:i/>
          <w:iCs/>
        </w:rPr>
        <w:t>Density Estimation for Statistics and Data Analysis</w:t>
      </w:r>
      <w:r w:rsidRPr="000A600B">
        <w:t>. Routledge. https://doi.org/10.1201/9781315140919</w:t>
      </w:r>
    </w:p>
    <w:p w14:paraId="1D68B2B8" w14:textId="77777777" w:rsidR="000A600B" w:rsidRPr="000A600B" w:rsidRDefault="000A600B" w:rsidP="000A600B">
      <w:pPr>
        <w:pStyle w:val="Bibliography"/>
      </w:pPr>
      <w:r w:rsidRPr="000A600B">
        <w:t xml:space="preserve">Simmons, J. P., Nelson, L. D., &amp; Simonsohn, U. (2011). False-positive psychology: Undisclosed flexibility in data collection and analysis allows presenting anything as significant. </w:t>
      </w:r>
      <w:r w:rsidRPr="000A600B">
        <w:rPr>
          <w:i/>
          <w:iCs/>
        </w:rPr>
        <w:t>Psychological Science</w:t>
      </w:r>
      <w:r w:rsidRPr="000A600B">
        <w:t xml:space="preserve">, </w:t>
      </w:r>
      <w:r w:rsidRPr="000A600B">
        <w:rPr>
          <w:i/>
          <w:iCs/>
        </w:rPr>
        <w:t>22</w:t>
      </w:r>
      <w:r w:rsidRPr="000A600B">
        <w:t>(11), 1359–1366. https://doi.org/10.1177/0956797611417632</w:t>
      </w:r>
    </w:p>
    <w:p w14:paraId="549CF351" w14:textId="77777777" w:rsidR="000A600B" w:rsidRPr="000A600B" w:rsidRDefault="000A600B" w:rsidP="000A600B">
      <w:pPr>
        <w:pStyle w:val="Bibliography"/>
      </w:pPr>
      <w:r w:rsidRPr="000A600B">
        <w:t xml:space="preserve">Smaldino, P. E., &amp; McElreath, R. (2016). The natural selection of bad science. </w:t>
      </w:r>
      <w:r w:rsidRPr="000A600B">
        <w:rPr>
          <w:i/>
          <w:iCs/>
        </w:rPr>
        <w:t>Royal Society Open Science</w:t>
      </w:r>
      <w:r w:rsidRPr="000A600B">
        <w:t xml:space="preserve">, </w:t>
      </w:r>
      <w:r w:rsidRPr="000A600B">
        <w:rPr>
          <w:i/>
          <w:iCs/>
        </w:rPr>
        <w:t>3</w:t>
      </w:r>
      <w:r w:rsidRPr="000A600B">
        <w:t>(9), 160384. https://doi.org/10.1098/rsos.160384</w:t>
      </w:r>
    </w:p>
    <w:p w14:paraId="242F464A" w14:textId="77777777" w:rsidR="000A600B" w:rsidRPr="000A600B" w:rsidRDefault="000A600B" w:rsidP="000A600B">
      <w:pPr>
        <w:pStyle w:val="Bibliography"/>
      </w:pPr>
      <w:r w:rsidRPr="000A600B">
        <w:t xml:space="preserve">Strathern, M. (1997). ‘Improving ratings’: Audit in the British University system. </w:t>
      </w:r>
      <w:r w:rsidRPr="000A600B">
        <w:rPr>
          <w:i/>
          <w:iCs/>
        </w:rPr>
        <w:t>European Review</w:t>
      </w:r>
      <w:r w:rsidRPr="000A600B">
        <w:t xml:space="preserve">, </w:t>
      </w:r>
      <w:r w:rsidRPr="000A600B">
        <w:rPr>
          <w:i/>
          <w:iCs/>
        </w:rPr>
        <w:t>5</w:t>
      </w:r>
      <w:r w:rsidRPr="000A600B">
        <w:t>(3), 305–321. https://doi.org/10.1002/(SICI)1234-981X(199707)5:3&lt;305::AID-EURO184&gt;3.0.CO;2-4</w:t>
      </w:r>
    </w:p>
    <w:p w14:paraId="44A852E2" w14:textId="77777777" w:rsidR="000A600B" w:rsidRPr="000A600B" w:rsidRDefault="000A600B" w:rsidP="000A600B">
      <w:pPr>
        <w:pStyle w:val="Bibliography"/>
      </w:pPr>
      <w:r w:rsidRPr="000A600B">
        <w:t xml:space="preserve">Trosset, M. W. (2009). </w:t>
      </w:r>
      <w:r w:rsidRPr="000A600B">
        <w:rPr>
          <w:i/>
          <w:iCs/>
        </w:rPr>
        <w:t>An Introduction to Statistical Inference and Its Applications with R</w:t>
      </w:r>
      <w:r w:rsidRPr="000A600B">
        <w:t xml:space="preserve"> (UK ed. edition). Routledge.</w:t>
      </w:r>
    </w:p>
    <w:p w14:paraId="08808551" w14:textId="77777777" w:rsidR="000A600B" w:rsidRPr="000A600B" w:rsidRDefault="000A600B" w:rsidP="000A600B">
      <w:pPr>
        <w:pStyle w:val="Bibliography"/>
      </w:pPr>
      <w:r w:rsidRPr="000A600B">
        <w:lastRenderedPageBreak/>
        <w:t xml:space="preserve">van Zyl, J. M., Neudecker, H., &amp; Nel, D. G. (2000). On the distribution of the maximum likelihood estimator of Cronbach’s alpha. </w:t>
      </w:r>
      <w:r w:rsidRPr="000A600B">
        <w:rPr>
          <w:i/>
          <w:iCs/>
        </w:rPr>
        <w:t>Psychometrika</w:t>
      </w:r>
      <w:r w:rsidRPr="000A600B">
        <w:t xml:space="preserve">, </w:t>
      </w:r>
      <w:r w:rsidRPr="000A600B">
        <w:rPr>
          <w:i/>
          <w:iCs/>
        </w:rPr>
        <w:t>65</w:t>
      </w:r>
      <w:r w:rsidRPr="000A600B">
        <w:t>(3), 271–280. https://doi.org/10.1007/BF02296146</w:t>
      </w:r>
    </w:p>
    <w:p w14:paraId="45872667" w14:textId="77777777" w:rsidR="000A600B" w:rsidRPr="000A600B" w:rsidRDefault="000A600B" w:rsidP="000A600B">
      <w:pPr>
        <w:pStyle w:val="Bibliography"/>
      </w:pPr>
      <w:r w:rsidRPr="000A600B">
        <w:t xml:space="preserve">Wickham, H., &amp; RStudio. (2022). </w:t>
      </w:r>
      <w:r w:rsidRPr="000A600B">
        <w:rPr>
          <w:i/>
          <w:iCs/>
        </w:rPr>
        <w:t>stringr: Simple, Consistent Wrappers for Common String Operations</w:t>
      </w:r>
      <w:r w:rsidRPr="000A600B">
        <w:t xml:space="preserve"> (1.5.0). https://CRAN.R-project.org/package=stringr</w:t>
      </w:r>
    </w:p>
    <w:p w14:paraId="6CD91D2D" w14:textId="77777777" w:rsidR="000A600B" w:rsidRPr="000A600B" w:rsidRDefault="000A600B" w:rsidP="000A600B">
      <w:pPr>
        <w:pStyle w:val="Bibliography"/>
      </w:pPr>
      <w:r w:rsidRPr="000A600B">
        <w:t xml:space="preserve">Wiernik, B. M., &amp; Dahlke, J. A. (2020). Obtaining Unbiased Results in Meta-Analysis: The Importance of Correcting for Statistical Artifacts. </w:t>
      </w:r>
      <w:r w:rsidRPr="000A600B">
        <w:rPr>
          <w:i/>
          <w:iCs/>
        </w:rPr>
        <w:t>Advances in Methods and Practices in Psychological Science</w:t>
      </w:r>
      <w:r w:rsidRPr="000A600B">
        <w:t xml:space="preserve">, </w:t>
      </w:r>
      <w:r w:rsidRPr="000A600B">
        <w:rPr>
          <w:i/>
          <w:iCs/>
        </w:rPr>
        <w:t>3</w:t>
      </w:r>
      <w:r w:rsidRPr="000A600B">
        <w:t>(1), 94–123. https://doi.org/10.1177/2515245919885611</w:t>
      </w:r>
    </w:p>
    <w:p w14:paraId="6041266E" w14:textId="77777777" w:rsidR="000A600B" w:rsidRPr="000A600B" w:rsidRDefault="000A600B" w:rsidP="000A600B">
      <w:pPr>
        <w:pStyle w:val="Bibliography"/>
      </w:pPr>
      <w:r w:rsidRPr="000A600B">
        <w:t xml:space="preserve">Yarkoni, T., &amp; Westfall, J. (2017). Choosing Prediction Over Explanation in Psychology: Lessons From Machine Learning. </w:t>
      </w:r>
      <w:r w:rsidRPr="000A600B">
        <w:rPr>
          <w:i/>
          <w:iCs/>
        </w:rPr>
        <w:t>Perspectives on Psychological Science</w:t>
      </w:r>
      <w:r w:rsidRPr="000A600B">
        <w:t xml:space="preserve">, </w:t>
      </w:r>
      <w:r w:rsidRPr="000A600B">
        <w:rPr>
          <w:i/>
          <w:iCs/>
        </w:rPr>
        <w:t>12</w:t>
      </w:r>
      <w:r w:rsidRPr="000A600B">
        <w:t>(6), 1100–1122. https://doi.org/10.1177/1745691617693393</w:t>
      </w:r>
    </w:p>
    <w:p w14:paraId="74242080" w14:textId="588BDFC7" w:rsidR="00EA61B4" w:rsidRPr="003D7456" w:rsidRDefault="00000000" w:rsidP="00246B8C">
      <w:r w:rsidRPr="003D7456">
        <w:fldChar w:fldCharType="end"/>
      </w:r>
      <w:bookmarkStart w:id="166" w:name="_sryf0rf5v25j" w:colFirst="0" w:colLast="0"/>
      <w:bookmarkEnd w:id="16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590C8" w14:textId="77777777" w:rsidR="003916ED" w:rsidRDefault="003916ED" w:rsidP="00246B8C">
      <w:r>
        <w:separator/>
      </w:r>
    </w:p>
  </w:endnote>
  <w:endnote w:type="continuationSeparator" w:id="0">
    <w:p w14:paraId="3DF70524" w14:textId="77777777" w:rsidR="003916ED" w:rsidRDefault="003916ED"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F1F9C" w14:textId="77777777" w:rsidR="003916ED" w:rsidRDefault="003916ED" w:rsidP="00246B8C">
      <w:r>
        <w:separator/>
      </w:r>
    </w:p>
  </w:footnote>
  <w:footnote w:type="continuationSeparator" w:id="0">
    <w:p w14:paraId="366F535B" w14:textId="77777777" w:rsidR="003916ED" w:rsidRDefault="003916ED"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54F1"/>
    <w:rsid w:val="00065088"/>
    <w:rsid w:val="00067190"/>
    <w:rsid w:val="000A600B"/>
    <w:rsid w:val="000C323A"/>
    <w:rsid w:val="000E1C81"/>
    <w:rsid w:val="000E3E8B"/>
    <w:rsid w:val="00102260"/>
    <w:rsid w:val="00143E09"/>
    <w:rsid w:val="00153BAC"/>
    <w:rsid w:val="001D5C22"/>
    <w:rsid w:val="001E3F30"/>
    <w:rsid w:val="00204BBC"/>
    <w:rsid w:val="0022609B"/>
    <w:rsid w:val="002417E4"/>
    <w:rsid w:val="00246B8C"/>
    <w:rsid w:val="00260EAB"/>
    <w:rsid w:val="00265B4C"/>
    <w:rsid w:val="00281705"/>
    <w:rsid w:val="0028648F"/>
    <w:rsid w:val="002A0FB1"/>
    <w:rsid w:val="002A543E"/>
    <w:rsid w:val="002E5A6A"/>
    <w:rsid w:val="0031369B"/>
    <w:rsid w:val="00314CFE"/>
    <w:rsid w:val="00315C52"/>
    <w:rsid w:val="00320612"/>
    <w:rsid w:val="00322934"/>
    <w:rsid w:val="00325118"/>
    <w:rsid w:val="0033386B"/>
    <w:rsid w:val="00351CA1"/>
    <w:rsid w:val="0038176F"/>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65A97"/>
    <w:rsid w:val="00490415"/>
    <w:rsid w:val="004A672A"/>
    <w:rsid w:val="004D578C"/>
    <w:rsid w:val="0050178E"/>
    <w:rsid w:val="00505884"/>
    <w:rsid w:val="00507E8F"/>
    <w:rsid w:val="0051554E"/>
    <w:rsid w:val="005218D7"/>
    <w:rsid w:val="005416E8"/>
    <w:rsid w:val="00571FD3"/>
    <w:rsid w:val="00572E85"/>
    <w:rsid w:val="00585DBF"/>
    <w:rsid w:val="0059704A"/>
    <w:rsid w:val="005B33DC"/>
    <w:rsid w:val="005D7510"/>
    <w:rsid w:val="005E47D9"/>
    <w:rsid w:val="006412E5"/>
    <w:rsid w:val="00692C43"/>
    <w:rsid w:val="006B52E4"/>
    <w:rsid w:val="006D3340"/>
    <w:rsid w:val="006F7B44"/>
    <w:rsid w:val="00742DEB"/>
    <w:rsid w:val="007466F4"/>
    <w:rsid w:val="00760608"/>
    <w:rsid w:val="00776354"/>
    <w:rsid w:val="007820C1"/>
    <w:rsid w:val="007A1D74"/>
    <w:rsid w:val="007D552A"/>
    <w:rsid w:val="0080649F"/>
    <w:rsid w:val="00842270"/>
    <w:rsid w:val="00866AFC"/>
    <w:rsid w:val="0087785E"/>
    <w:rsid w:val="0089361F"/>
    <w:rsid w:val="008D723D"/>
    <w:rsid w:val="008F5232"/>
    <w:rsid w:val="009016DB"/>
    <w:rsid w:val="00904333"/>
    <w:rsid w:val="00940F13"/>
    <w:rsid w:val="0098478B"/>
    <w:rsid w:val="00992FFB"/>
    <w:rsid w:val="009B6DF0"/>
    <w:rsid w:val="00A22617"/>
    <w:rsid w:val="00A31486"/>
    <w:rsid w:val="00A558D9"/>
    <w:rsid w:val="00A62D3F"/>
    <w:rsid w:val="00A6601E"/>
    <w:rsid w:val="00A9326B"/>
    <w:rsid w:val="00A969CB"/>
    <w:rsid w:val="00AC5FF4"/>
    <w:rsid w:val="00AD1813"/>
    <w:rsid w:val="00AE6F83"/>
    <w:rsid w:val="00AF4D95"/>
    <w:rsid w:val="00B4155F"/>
    <w:rsid w:val="00BB2845"/>
    <w:rsid w:val="00BC1B00"/>
    <w:rsid w:val="00BD77FE"/>
    <w:rsid w:val="00BE1DCD"/>
    <w:rsid w:val="00C155AF"/>
    <w:rsid w:val="00C33A87"/>
    <w:rsid w:val="00C40348"/>
    <w:rsid w:val="00C522E4"/>
    <w:rsid w:val="00C62414"/>
    <w:rsid w:val="00C66910"/>
    <w:rsid w:val="00C80A5A"/>
    <w:rsid w:val="00C827A9"/>
    <w:rsid w:val="00C85F45"/>
    <w:rsid w:val="00CC116B"/>
    <w:rsid w:val="00CC6B59"/>
    <w:rsid w:val="00D15E5B"/>
    <w:rsid w:val="00D3622F"/>
    <w:rsid w:val="00D718EF"/>
    <w:rsid w:val="00DB6C12"/>
    <w:rsid w:val="00DE02DC"/>
    <w:rsid w:val="00DF54F6"/>
    <w:rsid w:val="00E01165"/>
    <w:rsid w:val="00E05E88"/>
    <w:rsid w:val="00E1343B"/>
    <w:rsid w:val="00E15004"/>
    <w:rsid w:val="00E2097A"/>
    <w:rsid w:val="00E30C0D"/>
    <w:rsid w:val="00E54881"/>
    <w:rsid w:val="00EA61B4"/>
    <w:rsid w:val="00F02203"/>
    <w:rsid w:val="00F06CE9"/>
    <w:rsid w:val="00F2106A"/>
    <w:rsid w:val="00F22D82"/>
    <w:rsid w:val="00F27555"/>
    <w:rsid w:val="00F354D5"/>
    <w:rsid w:val="00F65D17"/>
    <w:rsid w:val="00F96C8F"/>
    <w:rsid w:val="00FA3F60"/>
    <w:rsid w:val="00FB62AC"/>
    <w:rsid w:val="00FC3522"/>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zotero.org/google-docs/?broken=Z05DpK"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osf.io/pe3t7/"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yperlink" Target="https://www.zotero.org/google-docs/?broken=DLk8HP" TargetMode="External"/><Relationship Id="rId50" Type="http://schemas.openxmlformats.org/officeDocument/2006/relationships/hyperlink" Target="https://www.zotero.org/google-docs/?broken=6rXWC4" TargetMode="External"/><Relationship Id="rId55" Type="http://schemas.openxmlformats.org/officeDocument/2006/relationships/hyperlink" Target="https://orcid.org/0000-0001-7806-9583" TargetMode="External"/><Relationship Id="rId7"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yperlink" Target="https://www.zotero.org/google-docs/?broken=UmZoC7" TargetMode="External"/><Relationship Id="rId29" Type="http://schemas.openxmlformats.org/officeDocument/2006/relationships/hyperlink" Target="https://www.zotero.org/google-docs/?broken=DLk8HP" TargetMode="External"/><Relationship Id="rId11" Type="http://schemas.openxmlformats.org/officeDocument/2006/relationships/footer" Target="footer1.xml"/><Relationship Id="rId24" Type="http://schemas.openxmlformats.org/officeDocument/2006/relationships/hyperlink" Target="https://www.zotero.org/google-docs/?broken=l9xbQ5" TargetMode="External"/><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DLk8HP" TargetMode="External"/><Relationship Id="rId53" Type="http://schemas.openxmlformats.org/officeDocument/2006/relationships/hyperlink" Target="https://orcid.org/0000-0002-1767-1367" TargetMode="External"/><Relationship Id="rId58" Type="http://schemas.microsoft.com/office/2011/relationships/people" Target="people.xml"/><Relationship Id="rId5" Type="http://schemas.openxmlformats.org/officeDocument/2006/relationships/endnotes" Target="endnotes.xml"/><Relationship Id="rId19" Type="http://schemas.openxmlformats.org/officeDocument/2006/relationships/hyperlink" Target="https://www.zotero.org/google-docs/?broken=v0SGeI"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sf.io/5xzy4" TargetMode="External"/><Relationship Id="rId27" Type="http://schemas.openxmlformats.org/officeDocument/2006/relationships/hyperlink" Target="http://osf.io/pe3t7/"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hyperlink" Target="https://www.zotero.org/google-docs/?broken=DLk8HP" TargetMode="External"/><Relationship Id="rId56" Type="http://schemas.openxmlformats.org/officeDocument/2006/relationships/hyperlink" Target="https://orcid.org/0000-0002-6670-5658" TargetMode="External"/><Relationship Id="rId8" Type="http://schemas.openxmlformats.org/officeDocument/2006/relationships/hyperlink" Target="https://osf.io/5xzy4" TargetMode="External"/><Relationship Id="rId51" Type="http://schemas.openxmlformats.org/officeDocument/2006/relationships/hyperlink" Target="mailto:ian.hussey@rub.de" TargetMode="External"/><Relationship Id="rId3"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www.zotero.org/google-docs/?broken=UmZoC7" TargetMode="External"/><Relationship Id="rId25" Type="http://schemas.openxmlformats.org/officeDocument/2006/relationships/hyperlink" Target="https://osf.io/5xzy4" TargetMode="External"/><Relationship Id="rId33" Type="http://schemas.openxmlformats.org/officeDocument/2006/relationships/image" Target="media/image1.emf"/><Relationship Id="rId38" Type="http://schemas.openxmlformats.org/officeDocument/2006/relationships/image" Target="media/image2.emf"/><Relationship Id="rId46" Type="http://schemas.openxmlformats.org/officeDocument/2006/relationships/hyperlink" Target="https://www.zotero.org/google-docs/?broken=DLk8HP" TargetMode="External"/><Relationship Id="rId59" Type="http://schemas.openxmlformats.org/officeDocument/2006/relationships/theme" Target="theme/theme1.xml"/><Relationship Id="rId20" Type="http://schemas.openxmlformats.org/officeDocument/2006/relationships/hyperlink" Target="http://osf.io/pe3t7/" TargetMode="External"/><Relationship Id="rId41" Type="http://schemas.openxmlformats.org/officeDocument/2006/relationships/hyperlink" Target="https://www.zotero.org/google-docs/?broken=DLk8HP" TargetMode="External"/><Relationship Id="rId54"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5" Type="http://schemas.openxmlformats.org/officeDocument/2006/relationships/hyperlink" Target="https://www.zotero.org/google-docs/?broken=UmZoC7" TargetMode="External"/><Relationship Id="rId23" Type="http://schemas.openxmlformats.org/officeDocument/2006/relationships/hyperlink" Target="https://www.zotero.org/google-docs/?broken=jPdLqv" TargetMode="External"/><Relationship Id="rId28" Type="http://schemas.openxmlformats.org/officeDocument/2006/relationships/hyperlink" Target="http://osf.io/pe3t7/" TargetMode="External"/><Relationship Id="rId36" Type="http://schemas.openxmlformats.org/officeDocument/2006/relationships/hyperlink" Target="https://www.zotero.org/google-docs/?broken=DLk8HP" TargetMode="External"/><Relationship Id="rId49" Type="http://schemas.openxmlformats.org/officeDocument/2006/relationships/hyperlink" Target="https://www.zotero.org/google-docs/?broken=h39awk" TargetMode="Externa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DLk8HP" TargetMode="External"/><Relationship Id="rId52" Type="http://schemas.openxmlformats.org/officeDocument/2006/relationships/hyperlink" Target="https://orcid.org/my-orcid?orcid=0000-0001-8906-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11</Pages>
  <Words>22510</Words>
  <Characters>128309</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174</cp:revision>
  <dcterms:created xsi:type="dcterms:W3CDTF">2023-02-03T17:02:00Z</dcterms:created>
  <dcterms:modified xsi:type="dcterms:W3CDTF">2023-02-1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